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77777777" w:rsidR="006550FB" w:rsidRPr="00EA0C72" w:rsidRDefault="006550FB" w:rsidP="006550FB">
      <w:pPr>
        <w:jc w:val="both"/>
        <w:rPr>
          <w:rFonts w:ascii="Times New Roman" w:hAnsi="Times New Roman" w:cs="Times New Roman"/>
          <w:sz w:val="24"/>
          <w:szCs w:val="24"/>
        </w:rPr>
      </w:pPr>
      <w:commentRangeStart w:id="0"/>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1"/>
      <w:r>
        <w:rPr>
          <w:rFonts w:ascii="Times New Roman" w:hAnsi="Times New Roman" w:cs="Times New Roman"/>
          <w:sz w:val="24"/>
          <w:szCs w:val="24"/>
        </w:rPr>
        <w:t>Although previous research surveyed and simulated the overall impact on certain stops, few studies investigate the impact’s mechanism and its spatiotemporal pattern.</w:t>
      </w:r>
      <w:commentRangeEnd w:id="1"/>
      <w:r>
        <w:rPr>
          <w:rStyle w:val="CommentReference"/>
        </w:rPr>
        <w:commentReference w:id="1"/>
      </w:r>
      <w:r>
        <w:rPr>
          <w:rFonts w:ascii="Times New Roman" w:hAnsi="Times New Roman" w:cs="Times New Roman"/>
          <w:sz w:val="24"/>
          <w:szCs w:val="24"/>
        </w:rPr>
        <w:t xml:space="preserve">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commentRangeEnd w:id="0"/>
      <w:r w:rsidR="00B20302">
        <w:rPr>
          <w:rStyle w:val="CommentReference"/>
        </w:rPr>
        <w:commentReference w:id="0"/>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 xml:space="preserve">can allow users to </w:t>
      </w:r>
      <w:r w:rsidRPr="0086659E">
        <w:rPr>
          <w:rFonts w:ascii="Times New Roman" w:hAnsi="Times New Roman" w:cs="Times New Roman"/>
          <w:sz w:val="24"/>
          <w:szCs w:val="24"/>
        </w:rPr>
        <w:lastRenderedPageBreak/>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w:t>
      </w:r>
      <w:r>
        <w:rPr>
          <w:rFonts w:ascii="Times New Roman" w:hAnsi="Times New Roman" w:cs="Times New Roman"/>
          <w:sz w:val="24"/>
          <w:szCs w:val="24"/>
        </w:rPr>
        <w:lastRenderedPageBreak/>
        <w:t xml:space="preserve">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 next section of this paper</w:t>
      </w:r>
      <w:r w:rsidR="00D50DD6">
        <w:rPr>
          <w:rFonts w:ascii="Times New Roman" w:hAnsi="Times New Roman" w:cs="Times New Roman"/>
          <w:sz w:val="24"/>
          <w:szCs w:val="24"/>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 xml:space="preserve">We first categorize research according to their information media, including static signage, telephone and text services, and smart phone application. Signage and at-stop </w:t>
      </w:r>
      <w:r w:rsidRPr="006C5050">
        <w:rPr>
          <w:rFonts w:ascii="Times New Roman" w:hAnsi="Times New Roman" w:cs="Times New Roman"/>
          <w:sz w:val="24"/>
          <w:szCs w:val="24"/>
        </w:rPr>
        <w:lastRenderedPageBreak/>
        <w:t>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w:t>
      </w:r>
      <w:r>
        <w:rPr>
          <w:rFonts w:ascii="Times New Roman" w:hAnsi="Times New Roman" w:cs="Times New Roman"/>
          <w:sz w:val="24"/>
          <w:szCs w:val="24"/>
        </w:rPr>
        <w:lastRenderedPageBreak/>
        <w:t xml:space="preserve">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Pr>
          <w:rFonts w:ascii="Times New Roman" w:hAnsi="Times New Roman" w:cs="Times New Roman"/>
          <w:sz w:val="24"/>
          <w:szCs w:val="24"/>
        </w:rPr>
        <w:lastRenderedPageBreak/>
        <w:t xml:space="preserve">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457A5B96"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ED03DD"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0" w:name="_Ref8213065"/>
            <w:r>
              <w:rPr>
                <w:rFonts w:ascii="Times New Roman" w:hAnsi="Times New Roman" w:cs="Times New Roman"/>
                <w:noProof/>
                <w:sz w:val="24"/>
                <w:szCs w:val="24"/>
              </w:rPr>
              <w:t>1</w:t>
            </w:r>
            <w:bookmarkEnd w:id="1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11" w:name="_Ref8118481"/>
      <w:commentRangeStart w:id="1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1"/>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2"/>
      <w:r w:rsidR="008C25D1">
        <w:rPr>
          <w:rStyle w:val="CommentReference"/>
        </w:rPr>
        <w:commentReference w:id="12"/>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1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3"/>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4"/>
      <w:r w:rsidRPr="005719F8">
        <w:rPr>
          <w:rFonts w:ascii="Times New Roman" w:hAnsi="Times New Roman" w:cs="Times New Roman"/>
          <w:b/>
          <w:sz w:val="24"/>
          <w:szCs w:val="24"/>
        </w:rPr>
        <w:t xml:space="preserve">Measures </w:t>
      </w:r>
      <w:commentRangeEnd w:id="14"/>
      <w:r w:rsidR="007C5F37">
        <w:rPr>
          <w:rStyle w:val="CommentReference"/>
        </w:rPr>
        <w:commentReference w:id="14"/>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C0D0498"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5" w:name="_Ref18658049"/>
            <w:bookmarkStart w:id="16"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5"/>
            <w:r>
              <w:rPr>
                <w:rFonts w:eastAsia="Yu Mincho"/>
                <w:lang w:eastAsia="ja-JP"/>
              </w:rPr>
              <w:t>)</w:t>
            </w:r>
            <w:bookmarkEnd w:id="16"/>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ED03DD"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7"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7"/>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ED03DD"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8" w:name="_Ref21883957"/>
            <w:bookmarkStart w:id="1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8"/>
            <w:r>
              <w:rPr>
                <w:rFonts w:eastAsia="Yu Mincho"/>
                <w:lang w:eastAsia="ja-JP"/>
              </w:rPr>
              <w:t>)</w:t>
            </w:r>
            <w:bookmarkEnd w:id="19"/>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ED03D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ED03DD"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B81739" w14:textId="0ADE3A9F" w:rsidR="007B318F" w:rsidRDefault="007B318F" w:rsidP="007B318F">
      <w:pPr>
        <w:pStyle w:val="IndentTimesNewRoman"/>
        <w:ind w:firstLine="0"/>
        <w:jc w:val="center"/>
      </w:pPr>
      <w:bookmarkStart w:id="20" w:name="_Ref16256479"/>
      <w:commentRangeStart w:id="21"/>
      <w:r>
        <w:t xml:space="preserve">Figure </w:t>
      </w:r>
      <w:fldSimple w:instr=" SEQ Figure \* ARABIC ">
        <w:r>
          <w:rPr>
            <w:noProof/>
          </w:rPr>
          <w:t>4</w:t>
        </w:r>
      </w:fldSimple>
      <w:bookmarkEnd w:id="20"/>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commentRangeEnd w:id="21"/>
      <w:r w:rsidR="00D322A9">
        <w:rPr>
          <w:rStyle w:val="CommentReference"/>
          <w:rFonts w:asciiTheme="minorHAnsi" w:hAnsiTheme="minorHAnsi" w:cstheme="minorBidi"/>
        </w:rPr>
        <w:commentReference w:id="21"/>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ED03D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ED03DD"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2"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2"/>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3"/>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3"/>
      <w:r w:rsidR="00543ABC">
        <w:rPr>
          <w:rStyle w:val="CommentReference"/>
        </w:rPr>
        <w:commentReference w:id="23"/>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52875"/>
                    </a:xfrm>
                    <a:prstGeom prst="rect">
                      <a:avLst/>
                    </a:prstGeom>
                  </pic:spPr>
                </pic:pic>
              </a:graphicData>
            </a:graphic>
          </wp:inline>
        </w:drawing>
      </w:r>
    </w:p>
    <w:p w14:paraId="156B9360" w14:textId="057FAA80" w:rsidR="006550FB" w:rsidRDefault="006550FB" w:rsidP="006550FB">
      <w:pPr>
        <w:pStyle w:val="IndentTimesNewRoman"/>
        <w:ind w:firstLine="0"/>
        <w:jc w:val="center"/>
      </w:pPr>
      <w:bookmarkStart w:id="24" w:name="_Ref16063523"/>
      <w:r>
        <w:t xml:space="preserve">Figure </w:t>
      </w:r>
      <w:fldSimple w:instr=" SEQ Figure \* ARABIC ">
        <w:r>
          <w:rPr>
            <w:noProof/>
          </w:rPr>
          <w:t>4</w:t>
        </w:r>
      </w:fldSimple>
      <w:bookmarkEnd w:id="24"/>
      <w:r w:rsidR="00291929">
        <w:rPr>
          <w:noProof/>
        </w:rPr>
        <w:t>:</w:t>
      </w:r>
      <w:r>
        <w:t xml:space="preserve"> Space-time diagram of the PT optimal's 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5"/>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26"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rsidR="00291929">
        <w:rPr>
          <w:noProof/>
        </w:rPr>
        <w:t>:</w:t>
      </w:r>
      <w:r>
        <w:t xml:space="preserve"> Flow chart of PT optimization algorithm</w:t>
      </w:r>
      <w:r w:rsidR="00291929">
        <w:t>.</w:t>
      </w:r>
    </w:p>
    <w:p w14:paraId="0001D089" w14:textId="30E8D174"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7"/>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The computational complexity</w:t>
      </w:r>
      <w:r w:rsidR="00B15470">
        <w:rPr>
          <w:rFonts w:ascii="Times New Roman" w:hAnsi="Times New Roman" w:cs="Times New Roman"/>
          <w:sz w:val="24"/>
          <w:szCs w:val="24"/>
        </w:rPr>
        <w:t xml:space="preserve"> is consequently large</w:t>
      </w:r>
      <w:r w:rsidR="00F97C93">
        <w:rPr>
          <w:rFonts w:ascii="Times New Roman" w:hAnsi="Times New Roman" w:cs="Times New Roman"/>
          <w:sz w:val="24"/>
          <w:szCs w:val="24"/>
        </w:rPr>
        <w:t>, whose</w:t>
      </w:r>
      <w:commentRangeStart w:id="28"/>
      <w:r w:rsidR="005915AE">
        <w:rPr>
          <w:rFonts w:ascii="Times New Roman" w:hAnsi="Times New Roman" w:cs="Times New Roman"/>
          <w:sz w:val="24"/>
          <w:szCs w:val="24"/>
        </w:rPr>
        <w:t xml:space="preserve"> 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F97C93">
        <w:rPr>
          <w:rFonts w:ascii="Times New Roman" w:hAnsi="Times New Roman" w:cs="Times New Roman"/>
          <w:sz w:val="24"/>
          <w:szCs w:val="24"/>
        </w:rPr>
        <w:t>and</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8"/>
      <w:r w:rsidR="005915AE">
        <w:rPr>
          <w:rStyle w:val="CommentReference"/>
        </w:rPr>
        <w:commentReference w:id="28"/>
      </w:r>
      <w:r w:rsidR="006550FB" w:rsidRPr="00FD4B46">
        <w:rPr>
          <w:rFonts w:ascii="Times New Roman" w:hAnsi="Times New Roman" w:cs="Times New Roman"/>
          <w:sz w:val="24"/>
          <w:szCs w:val="24"/>
        </w:rPr>
        <w:t xml:space="preserve">. </w:t>
      </w:r>
      <w:r w:rsidR="006D5AFB">
        <w:rPr>
          <w:rFonts w:ascii="Times New Roman" w:hAnsi="Times New Roman" w:cs="Times New Roman"/>
          <w:sz w:val="24"/>
          <w:szCs w:val="24"/>
        </w:rPr>
        <w:t xml:space="preserve">I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ED03DD">
        <w:rPr>
          <w:rFonts w:ascii="Times New Roman" w:hAnsi="Times New Roman" w:cs="Times New Roman"/>
          <w:sz w:val="24"/>
          <w:szCs w:val="24"/>
        </w:rPr>
        <w:t>despite the ability to calculate all routes</w:t>
      </w:r>
      <w:r w:rsidR="00D8622C">
        <w:rPr>
          <w:rFonts w:ascii="Times New Roman" w:hAnsi="Times New Roman" w:cs="Times New Roman"/>
          <w:sz w:val="24"/>
          <w:szCs w:val="24"/>
        </w:rPr>
        <w:t xml:space="preserve">, </w:t>
      </w:r>
      <w:r w:rsidR="006D5AFB" w:rsidRPr="006D5AFB">
        <w:rPr>
          <w:rFonts w:ascii="Times New Roman" w:hAnsi="Times New Roman" w:cs="Times New Roman"/>
          <w:sz w:val="24"/>
          <w:szCs w:val="24"/>
        </w:rPr>
        <w:t>we selected one bus route to study</w:t>
      </w:r>
      <w:commentRangeEnd w:id="27"/>
      <w:r w:rsidR="004A4D57">
        <w:rPr>
          <w:rStyle w:val="CommentReference"/>
        </w:rPr>
        <w:commentReference w:id="27"/>
      </w:r>
      <w:r w:rsidR="00981152">
        <w:rPr>
          <w:rFonts w:ascii="Times New Roman" w:hAnsi="Times New Roman" w:cs="Times New Roman"/>
          <w:sz w:val="24"/>
          <w:szCs w:val="24"/>
        </w:rPr>
        <w:t>. T</w:t>
      </w:r>
      <w:r w:rsidR="00981152" w:rsidRPr="006D5AFB">
        <w:rPr>
          <w:rFonts w:ascii="Times New Roman" w:hAnsi="Times New Roman" w:cs="Times New Roman"/>
          <w:sz w:val="24"/>
          <w:szCs w:val="24"/>
        </w:rPr>
        <w:t xml:space="preserve">o </w:t>
      </w:r>
      <w:r w:rsidR="00981152">
        <w:rPr>
          <w:rFonts w:ascii="Times New Roman" w:hAnsi="Times New Roman" w:cs="Times New Roman"/>
          <w:sz w:val="24"/>
          <w:szCs w:val="24"/>
        </w:rPr>
        <w:t xml:space="preserve">moreover </w:t>
      </w:r>
      <w:r w:rsidR="00981152" w:rsidRPr="006D5AFB">
        <w:rPr>
          <w:rFonts w:ascii="Times New Roman" w:hAnsi="Times New Roman" w:cs="Times New Roman"/>
          <w:sz w:val="24"/>
          <w:szCs w:val="24"/>
        </w:rPr>
        <w:t>improve the computational performance, we also parallelized the outmost loops (buffers × dates) on a workstat</w:t>
      </w:r>
      <w:r w:rsidR="00D8622C">
        <w:rPr>
          <w:rFonts w:ascii="Times New Roman" w:hAnsi="Times New Roman" w:cs="Times New Roman"/>
          <w:sz w:val="24"/>
          <w:szCs w:val="24"/>
        </w:rPr>
        <w:t xml:space="preserve">ion with 40 virtual CPU cores. The same analyses can </w:t>
      </w:r>
      <w:r w:rsidR="00274819">
        <w:rPr>
          <w:rFonts w:ascii="Times New Roman" w:hAnsi="Times New Roman" w:cs="Times New Roman"/>
          <w:sz w:val="24"/>
          <w:szCs w:val="24"/>
        </w:rPr>
        <w:t>be</w:t>
      </w:r>
      <w:r w:rsidR="0071750A">
        <w:rPr>
          <w:rFonts w:ascii="Times New Roman" w:hAnsi="Times New Roman" w:cs="Times New Roman"/>
          <w:sz w:val="24"/>
          <w:szCs w:val="24"/>
        </w:rPr>
        <w:t xml:space="preserve"> extended</w:t>
      </w:r>
      <w:r w:rsidR="00D8622C">
        <w:rPr>
          <w:rFonts w:ascii="Times New Roman" w:hAnsi="Times New Roman" w:cs="Times New Roman"/>
          <w:sz w:val="24"/>
          <w:szCs w:val="24"/>
        </w:rPr>
        <w:t xml:space="preserve"> to other routes or systems with more calculation power</w:t>
      </w:r>
      <w:r w:rsidR="00910859">
        <w:rPr>
          <w:rFonts w:ascii="Times New Roman" w:hAnsi="Times New Roman" w:cs="Times New Roman"/>
          <w:sz w:val="24"/>
          <w:szCs w:val="24"/>
        </w:rPr>
        <w:t xml:space="preserve"> and hours</w:t>
      </w:r>
      <w:r w:rsidR="00D8622C">
        <w:rPr>
          <w:rFonts w:ascii="Times New Roman" w:hAnsi="Times New Roman" w:cs="Times New Roman"/>
          <w:sz w:val="24"/>
          <w:szCs w:val="24"/>
        </w:rPr>
        <w:t>.</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4CBA3788"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4A4D57" w:rsidRPr="004A4D57">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9" w:name="_Ref18228043"/>
      <w:r>
        <w:t xml:space="preserve">Figure </w:t>
      </w:r>
      <w:fldSimple w:instr=" SEQ Figure \* ARABIC ">
        <w:r>
          <w:rPr>
            <w:noProof/>
          </w:rPr>
          <w:t>6</w:t>
        </w:r>
      </w:fldSimple>
      <w:bookmarkEnd w:id="29"/>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1400A4BC"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0"/>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1"/>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2"/>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2"/>
            <w:r w:rsidR="0031733F">
              <w:rPr>
                <w:rStyle w:val="CommentReference"/>
              </w:rPr>
              <w:commentReference w:id="32"/>
            </w:r>
            <w:r w:rsidR="000831FD">
              <w:rPr>
                <w:rStyle w:val="CommentReference"/>
              </w:rPr>
              <w:commentReference w:id="31"/>
            </w:r>
          </w:p>
        </w:tc>
      </w:tr>
      <w:commentRangeEnd w:id="31"/>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33" w:name="_Ref15136477"/>
      <w:r>
        <w:t xml:space="preserve">Table </w:t>
      </w:r>
      <w:fldSimple w:instr=" SEQ Table \* ARABIC ">
        <w:r>
          <w:rPr>
            <w:noProof/>
          </w:rPr>
          <w:t>2</w:t>
        </w:r>
      </w:fldSimple>
      <w:bookmarkEnd w:id="33"/>
      <w:r w:rsidR="00E119ED">
        <w:rPr>
          <w:noProof/>
        </w:rPr>
        <w:t>:</w:t>
      </w:r>
      <w:r w:rsidR="000925B2">
        <w:t xml:space="preserve"> Overall performance of TPS</w:t>
      </w:r>
      <w:r w:rsidR="00D972FD">
        <w:t>;</w:t>
      </w:r>
      <w:r w:rsidR="000925B2">
        <w:t xml:space="preserve"> </w:t>
      </w:r>
      <w:r>
        <w:t>waiting time and missed risk's mean and deviation</w:t>
      </w:r>
      <w:commentRangeEnd w:id="30"/>
      <w:r w:rsidR="00F351BE">
        <w:rPr>
          <w:rStyle w:val="CommentReference"/>
          <w:rFonts w:asciiTheme="minorHAnsi" w:hAnsiTheme="minorHAnsi" w:cstheme="minorBidi"/>
        </w:rPr>
        <w:commentReference w:id="30"/>
      </w:r>
      <w:r w:rsidR="00291929">
        <w:t>.</w:t>
      </w:r>
    </w:p>
    <w:p w14:paraId="20F43201" w14:textId="4B10C704"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that tries to exploit RTI to achieve a waiting time of zero: this is a risky strategy that is harshly penalized by reclaimed delay by bus drivers and discontinuity delay in the RTI system</w:t>
      </w:r>
      <w:r>
        <w:rPr>
          <w:rFonts w:ascii="Times New Roman" w:hAnsi="Times New Roman" w:cs="Times New Roman"/>
          <w:sz w:val="24"/>
          <w:szCs w:val="24"/>
        </w:rPr>
        <w:t>,</w:t>
      </w:r>
      <w:r w:rsidRPr="00774C49">
        <w:rPr>
          <w:rFonts w:ascii="Times New Roman" w:hAnsi="Times New Roman" w:cs="Times New Roman"/>
          <w:sz w:val="24"/>
          <w:szCs w:val="24"/>
        </w:rPr>
        <w:t xml:space="preserve"> </w:t>
      </w:r>
      <w:r w:rsidRPr="00774C49">
        <w:rPr>
          <w:rFonts w:ascii="Times New Roman" w:hAnsi="Times New Roman" w:cs="Times New Roman"/>
          <w:sz w:val="24"/>
          <w:szCs w:val="24"/>
        </w:rPr>
        <w:t xml:space="preserve">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reclamation occurred, there wer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r would miss the bus empirically.</w:t>
      </w:r>
    </w:p>
    <w:p w14:paraId="532F20C3" w14:textId="46B63651"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w:t>
      </w:r>
      <w:r>
        <w:rPr>
          <w:rFonts w:ascii="Times New Roman" w:hAnsi="Times New Roman" w:cs="Times New Roman"/>
          <w:sz w:val="24"/>
          <w:szCs w:val="24"/>
        </w:rPr>
        <w:t xml:space="preserve">also </w:t>
      </w:r>
      <w:r w:rsidRPr="00774C49">
        <w:rPr>
          <w:rFonts w:ascii="Times New Roman" w:hAnsi="Times New Roman" w:cs="Times New Roman"/>
          <w:sz w:val="24"/>
          <w:szCs w:val="24"/>
        </w:rPr>
        <w:t xml:space="preserve">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discontinuous 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34" w:name="_Ref18339654"/>
      <w:commentRangeStart w:id="35"/>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34"/>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5"/>
      <w:r>
        <w:rPr>
          <w:rStyle w:val="CommentReference"/>
        </w:rPr>
        <w:commentReference w:id="35"/>
      </w:r>
    </w:p>
    <w:p w14:paraId="7F7AB163" w14:textId="179C1773"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5FCAB138"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AF1C7C" w:rsidRPr="00B338F3">
        <w:t xml:space="preserve">Figure </w:t>
      </w:r>
      <w:r w:rsidR="00AF1C7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w:t>
      </w:r>
      <w:r w:rsidR="00F82824">
        <w:lastRenderedPageBreak/>
        <w:t xml:space="preserve">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6"/>
      <w:r w:rsidR="00F82824">
        <w:t>This suggests that PT is more sensitive to the headway</w:t>
      </w:r>
      <w:r w:rsidR="005F6743">
        <w:t xml:space="preserve"> and delays than ST, illustrating </w:t>
      </w:r>
      <w:r>
        <w:t>some of the marginal benefits of RTI</w:t>
      </w:r>
      <w:r w:rsidR="00F82824">
        <w:t>.</w:t>
      </w:r>
      <w:commentRangeEnd w:id="36"/>
      <w:r>
        <w:rPr>
          <w:rStyle w:val="CommentReference"/>
          <w:rFonts w:asciiTheme="minorHAnsi" w:hAnsiTheme="minorHAnsi" w:cstheme="minorBidi"/>
        </w:rPr>
        <w:commentReference w:id="36"/>
      </w:r>
    </w:p>
    <w:p w14:paraId="7A96F31E" w14:textId="77777777" w:rsidR="00F82824" w:rsidRDefault="00F82824" w:rsidP="00F82824">
      <w:pPr>
        <w:pStyle w:val="IndentTimesNewRoman"/>
        <w:keepNext/>
        <w:ind w:firstLine="0"/>
      </w:pPr>
      <w:r>
        <w:rPr>
          <w:noProof/>
        </w:rPr>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3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37"/>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8"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8"/>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lastRenderedPageBreak/>
        <w:t>4.4.</w:t>
      </w:r>
      <w:r w:rsidR="005F6743">
        <w:rPr>
          <w:b/>
        </w:rPr>
        <w:t xml:space="preserve"> TPS performance </w:t>
      </w:r>
      <w:r>
        <w:rPr>
          <w:b/>
        </w:rPr>
        <w:t xml:space="preserve">over </w:t>
      </w:r>
      <w:r w:rsidR="005F6743">
        <w:rPr>
          <w:b/>
        </w:rPr>
        <w:t>space</w:t>
      </w:r>
    </w:p>
    <w:p w14:paraId="0627617A" w14:textId="6298C84C" w:rsidR="005F6743" w:rsidRDefault="00770332" w:rsidP="006550FB">
      <w:pPr>
        <w:pStyle w:val="IndentTimesNewRoman"/>
        <w:ind w:firstLine="0"/>
      </w:pPr>
      <w:r>
        <w:rPr>
          <w:b/>
        </w:rPr>
        <w:t>Spatial patterns</w:t>
      </w:r>
    </w:p>
    <w:p w14:paraId="2E1744BC" w14:textId="4AD01CC6" w:rsidR="00BB3EC7" w:rsidRDefault="00BB3EC7" w:rsidP="00902B48">
      <w:pPr>
        <w:pStyle w:val="IndentTimesNewRoman"/>
        <w:ind w:firstLine="0"/>
      </w:pPr>
      <w:r>
        <w:fldChar w:fldCharType="begin"/>
      </w:r>
      <w:r>
        <w:instrText xml:space="preserve"> REF _Ref16256046 \h </w:instrText>
      </w:r>
      <w:r>
        <w:fldChar w:fldCharType="separate"/>
      </w:r>
      <w:r w:rsidR="00AF1C7C">
        <w:t xml:space="preserve">Figure </w:t>
      </w:r>
      <w:r w:rsidR="00AF1C7C">
        <w:rPr>
          <w:noProof/>
        </w:rPr>
        <w:t>11</w:t>
      </w:r>
      <w:r>
        <w:fldChar w:fldCharType="end"/>
      </w:r>
      <w:r>
        <w:t xml:space="preserve"> shows PT optimal’s average waiting time and missed risk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t>This is because real-time information will not be available for these stops until the bus leaves the originating stop. By the time the real-time information is updated, the user already loses the bus. Consequently, buffer will not help improve the missed risk of such trips since IB’s effectiveness depends on accessible RTI. Meanwhile, users who live far from the stop will have higher missed risk and will consequently suffer from even more waiting time.</w:t>
      </w:r>
      <w:r w:rsidRPr="00142817">
        <w:t xml:space="preserve"> </w:t>
      </w:r>
    </w:p>
    <w:p w14:paraId="18F7AB33" w14:textId="72F63151" w:rsidR="00BB3EC7" w:rsidRPr="00B942D8" w:rsidRDefault="00BB3EC7" w:rsidP="00361FA1">
      <w:pPr>
        <w:pStyle w:val="IndentTimesNewRoman"/>
      </w:pPr>
      <w:r>
        <w:t>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Based on these fac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unable to get real-time information or right information.</w:t>
      </w:r>
    </w:p>
    <w:p w14:paraId="706F94F9" w14:textId="77777777" w:rsidR="00BB3EC7" w:rsidRDefault="00BB3EC7" w:rsidP="00BB3EC7">
      <w:pPr>
        <w:keepNext/>
        <w:spacing w:line="256" w:lineRule="auto"/>
        <w:rPr>
          <w:rFonts w:hint="eastAsia"/>
        </w:rPr>
      </w:pPr>
      <w:r>
        <w:rPr>
          <w:noProof/>
        </w:rPr>
        <w:drawing>
          <wp:inline distT="0" distB="0" distL="0" distR="0" wp14:anchorId="04F92E14" wp14:editId="66696777">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03B2FF4F" w14:textId="1D2AD049" w:rsidR="00BB3EC7" w:rsidRDefault="00BB3EC7" w:rsidP="00BB3EC7">
      <w:pPr>
        <w:pStyle w:val="TimesNewRoman"/>
        <w:jc w:val="center"/>
      </w:pPr>
      <w:bookmarkStart w:id="39" w:name="_Ref16256046"/>
      <w:r>
        <w:t xml:space="preserve">Figure </w:t>
      </w:r>
      <w:fldSimple w:instr=" SEQ Figure \* ARABIC ">
        <w:r w:rsidR="00AF1C7C">
          <w:rPr>
            <w:noProof/>
          </w:rPr>
          <w:t>11</w:t>
        </w:r>
      </w:fldSimple>
      <w:bookmarkEnd w:id="39"/>
      <w:r w:rsidR="00AA2619">
        <w:rPr>
          <w:noProof/>
        </w:rPr>
        <w:t>:</w:t>
      </w:r>
      <w:r>
        <w:t xml:space="preserve"> PT optimal’s insurance buffer for each stop and average waiting time in COTA bus route No. 2 from Southeast</w:t>
      </w:r>
      <w:r w:rsidRPr="005203AB">
        <w:t xml:space="preserve"> </w:t>
      </w:r>
      <w:r>
        <w:t>to Northwest.</w:t>
      </w:r>
    </w:p>
    <w:p w14:paraId="58B23ED6" w14:textId="3D7134F1" w:rsidR="00902B48" w:rsidRDefault="00902B48" w:rsidP="00B942D8">
      <w:pPr>
        <w:pStyle w:val="IndentTimesNewRoman"/>
      </w:pPr>
      <w:r>
        <w:fldChar w:fldCharType="begin"/>
      </w:r>
      <w:r>
        <w:instrText xml:space="preserve"> REF _Ref16256385 \h </w:instrText>
      </w:r>
      <w:r>
        <w:fldChar w:fldCharType="separate"/>
      </w:r>
      <w:r w:rsidR="00AF1C7C" w:rsidRPr="004743C5">
        <w:t xml:space="preserve">Figure </w:t>
      </w:r>
      <w:r w:rsidR="00AF1C7C">
        <w:rPr>
          <w:noProof/>
        </w:rPr>
        <w:t>12</w:t>
      </w:r>
      <w:r>
        <w:fldChar w:fldCharType="end"/>
      </w:r>
      <w:r>
        <w:t xml:space="preserve"> and </w:t>
      </w:r>
      <w:r>
        <w:fldChar w:fldCharType="begin"/>
      </w:r>
      <w:r>
        <w:instrText xml:space="preserve"> REF _Ref16256137 \h </w:instrText>
      </w:r>
      <w:r>
        <w:fldChar w:fldCharType="separate"/>
      </w:r>
      <w:r w:rsidR="00AF1C7C" w:rsidRPr="00530F4C">
        <w:t xml:space="preserve">Figure </w:t>
      </w:r>
      <w:r w:rsidR="00AF1C7C">
        <w:rPr>
          <w:noProof/>
        </w:rPr>
        <w:t>13</w:t>
      </w:r>
      <w:r>
        <w:fldChar w:fldCharType="end"/>
      </w:r>
      <w:r>
        <w:t xml:space="preserve"> shows </w:t>
      </w:r>
      <w:r w:rsidR="00B942D8">
        <w:rPr>
          <w:rFonts w:hint="eastAsia"/>
        </w:rPr>
        <w:t>other</w:t>
      </w:r>
      <w:r w:rsidR="00B942D8">
        <w:t xml:space="preserve"> </w:t>
      </w:r>
      <w:r>
        <w:t xml:space="preserve">TPS’s spatial pattern of waiting time and missed risk. </w:t>
      </w:r>
      <w:r w:rsidR="00B942D8">
        <w:t xml:space="preserve">For AT, </w:t>
      </w:r>
      <w:r>
        <w:t>ET, and GT</w:t>
      </w:r>
      <w:r w:rsidR="00B942D8">
        <w:t>’s waiting time, they</w:t>
      </w:r>
      <w:r>
        <w:t xml:space="preserve"> are more sensitive to the change in the headways</w:t>
      </w:r>
      <w:r w:rsidR="000A3851">
        <w:t>: with higher headways comes longer waiting time</w:t>
      </w:r>
      <w:r w:rsidR="00B942D8">
        <w:t xml:space="preserve">; however, for the missed risk, the </w:t>
      </w:r>
      <w:r w:rsidR="00691BB4">
        <w:t>long headway</w:t>
      </w:r>
      <w:r w:rsidR="00B942D8">
        <w:t xml:space="preserve"> stops even have smaller missed risk. </w:t>
      </w:r>
      <w:bookmarkStart w:id="40" w:name="_GoBack"/>
      <w:bookmarkEnd w:id="40"/>
      <w:r w:rsidR="00D3608E">
        <w:t>It also proves that waiting time depends on not only missed risk but also headway.</w:t>
      </w:r>
    </w:p>
    <w:p w14:paraId="49218C55" w14:textId="77777777" w:rsidR="00902B48" w:rsidRDefault="00902B48" w:rsidP="00902B48">
      <w:pPr>
        <w:pStyle w:val="IndentTimesNewRoman"/>
        <w:ind w:firstLine="0"/>
      </w:pPr>
    </w:p>
    <w:p w14:paraId="271164A2" w14:textId="77777777" w:rsidR="00902B48" w:rsidRPr="005F6743" w:rsidRDefault="00902B48" w:rsidP="00902B48">
      <w:pPr>
        <w:pStyle w:val="IndentTimesNewRoman"/>
        <w:ind w:firstLine="0"/>
      </w:pPr>
    </w:p>
    <w:p w14:paraId="614E66D4" w14:textId="77777777" w:rsidR="00902B48" w:rsidRDefault="00902B48" w:rsidP="00902B48">
      <w:pPr>
        <w:pStyle w:val="IndentTimesNewRoman"/>
        <w:keepNext/>
        <w:ind w:firstLine="0"/>
        <w:jc w:val="center"/>
      </w:pPr>
      <w:r>
        <w:rPr>
          <w:noProof/>
        </w:rPr>
        <w:lastRenderedPageBreak/>
        <w:drawing>
          <wp:inline distT="0" distB="0" distL="0" distR="0" wp14:anchorId="001A7F0D" wp14:editId="1388CADA">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17CBB3E7" w14:textId="30AC2D8C" w:rsidR="00902B48" w:rsidRPr="006E112A" w:rsidRDefault="00902B48" w:rsidP="00902B48">
      <w:pPr>
        <w:spacing w:line="256" w:lineRule="auto"/>
        <w:jc w:val="center"/>
        <w:rPr>
          <w:rFonts w:ascii="Times New Roman" w:hAnsi="Times New Roman" w:cs="Times New Roman"/>
          <w:sz w:val="24"/>
          <w:szCs w:val="24"/>
        </w:rPr>
      </w:pPr>
      <w:bookmarkStart w:id="41" w:name="_Ref16256385"/>
      <w:bookmarkStart w:id="42" w:name="_Ref16256378"/>
      <w:commentRangeStart w:id="4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AF1C7C">
        <w:rPr>
          <w:rFonts w:ascii="Times New Roman" w:hAnsi="Times New Roman" w:cs="Times New Roman"/>
          <w:noProof/>
          <w:sz w:val="24"/>
          <w:szCs w:val="24"/>
        </w:rPr>
        <w:t>12</w:t>
      </w:r>
      <w:r w:rsidRPr="004743C5">
        <w:rPr>
          <w:rFonts w:ascii="Times New Roman" w:hAnsi="Times New Roman" w:cs="Times New Roman"/>
          <w:sz w:val="24"/>
          <w:szCs w:val="24"/>
        </w:rPr>
        <w:fldChar w:fldCharType="end"/>
      </w:r>
      <w:bookmarkEnd w:id="41"/>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2"/>
      <w:r w:rsidRPr="006E112A">
        <w:rPr>
          <w:rFonts w:ascii="Times New Roman" w:hAnsi="Times New Roman" w:cs="Times New Roman"/>
          <w:sz w:val="24"/>
          <w:szCs w:val="24"/>
        </w:rPr>
        <w:t xml:space="preserve"> </w:t>
      </w:r>
      <w:commentRangeEnd w:id="43"/>
      <w:r>
        <w:rPr>
          <w:rStyle w:val="CommentReference"/>
        </w:rPr>
        <w:commentReference w:id="43"/>
      </w:r>
    </w:p>
    <w:p w14:paraId="7CC15312" w14:textId="77777777" w:rsidR="00902B48" w:rsidRDefault="00902B48" w:rsidP="00902B48">
      <w:pPr>
        <w:pStyle w:val="Italic"/>
        <w:ind w:firstLine="0"/>
        <w:rPr>
          <w:b/>
          <w:i w:val="0"/>
          <w:iCs/>
        </w:rPr>
      </w:pPr>
    </w:p>
    <w:p w14:paraId="1F9CD58C" w14:textId="77777777" w:rsidR="00902B48" w:rsidRDefault="00902B48" w:rsidP="00902B48">
      <w:pPr>
        <w:keepNext/>
        <w:spacing w:line="256" w:lineRule="auto"/>
        <w:jc w:val="center"/>
      </w:pPr>
      <w:r>
        <w:rPr>
          <w:noProof/>
        </w:rPr>
        <w:lastRenderedPageBreak/>
        <w:drawing>
          <wp:inline distT="0" distB="0" distL="0" distR="0" wp14:anchorId="01DAB85C" wp14:editId="3EDF54E1">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5EB92703" w14:textId="72082781" w:rsidR="00902B48" w:rsidRPr="006E112A" w:rsidRDefault="00902B48" w:rsidP="00902B48">
      <w:pPr>
        <w:spacing w:line="256" w:lineRule="auto"/>
        <w:jc w:val="center"/>
        <w:rPr>
          <w:rFonts w:ascii="Times New Roman" w:hAnsi="Times New Roman" w:cs="Times New Roman"/>
          <w:sz w:val="24"/>
          <w:szCs w:val="24"/>
        </w:rPr>
      </w:pPr>
      <w:bookmarkStart w:id="4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3</w:t>
      </w:r>
      <w:r w:rsidRPr="00530F4C">
        <w:rPr>
          <w:rFonts w:ascii="Times New Roman" w:hAnsi="Times New Roman" w:cs="Times New Roman"/>
          <w:sz w:val="24"/>
          <w:szCs w:val="24"/>
        </w:rPr>
        <w:fldChar w:fldCharType="end"/>
      </w:r>
      <w:bookmarkEnd w:id="44"/>
      <w:r>
        <w:rPr>
          <w:rFonts w:ascii="Times New Roman" w:hAnsi="Times New Roman" w:cs="Times New Roman"/>
          <w:sz w:val="24"/>
          <w:szCs w:val="24"/>
        </w:rPr>
        <w:t>:</w:t>
      </w:r>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p>
    <w:p w14:paraId="0081B5B7" w14:textId="4A2C5347" w:rsidR="005F6743" w:rsidRDefault="005F6743" w:rsidP="006550FB">
      <w:pPr>
        <w:spacing w:line="256" w:lineRule="auto"/>
        <w:rPr>
          <w:rFonts w:ascii="Times New Roman" w:hAnsi="Times New Roman" w:cs="Times New Roman"/>
          <w:sz w:val="24"/>
          <w:szCs w:val="24"/>
        </w:rPr>
      </w:pPr>
    </w:p>
    <w:p w14:paraId="65CCB4BC" w14:textId="18046963"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7C89D31E" w14:textId="7851935C" w:rsidR="005F6743" w:rsidRDefault="005F6743" w:rsidP="005F6743">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F1C7C" w:rsidRPr="001A120D">
        <w:rPr>
          <w:rFonts w:ascii="Times New Roman" w:hAnsi="Times New Roman" w:cs="Times New Roman"/>
          <w:sz w:val="24"/>
          <w:szCs w:val="24"/>
        </w:rPr>
        <w:t xml:space="preserve">Figure </w:t>
      </w:r>
      <w:r w:rsidR="00AF1C7C">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5D3E">
        <w:rPr>
          <w:rFonts w:ascii="Times New Roman" w:hAnsi="Times New Roman" w:cs="Times New Roman"/>
          <w:sz w:val="24"/>
          <w:szCs w:val="24"/>
        </w:rPr>
        <w:t xml:space="preserve">and </w:t>
      </w:r>
      <w:r w:rsidR="00655D3E">
        <w:rPr>
          <w:rFonts w:ascii="Times New Roman" w:hAnsi="Times New Roman" w:cs="Times New Roman"/>
          <w:sz w:val="24"/>
          <w:szCs w:val="24"/>
        </w:rPr>
        <w:fldChar w:fldCharType="begin"/>
      </w:r>
      <w:r w:rsidR="00655D3E">
        <w:rPr>
          <w:rFonts w:ascii="Times New Roman" w:hAnsi="Times New Roman" w:cs="Times New Roman"/>
          <w:sz w:val="24"/>
          <w:szCs w:val="24"/>
        </w:rPr>
        <w:instrText xml:space="preserve"> REF _Ref16256335 \h  \* MERGEFORMAT </w:instrText>
      </w:r>
      <w:r w:rsidR="00655D3E">
        <w:rPr>
          <w:rFonts w:ascii="Times New Roman" w:hAnsi="Times New Roman" w:cs="Times New Roman"/>
          <w:sz w:val="24"/>
          <w:szCs w:val="24"/>
        </w:rPr>
      </w:r>
      <w:r w:rsidR="00655D3E">
        <w:rPr>
          <w:rFonts w:ascii="Times New Roman" w:hAnsi="Times New Roman" w:cs="Times New Roman"/>
          <w:sz w:val="24"/>
          <w:szCs w:val="24"/>
        </w:rPr>
        <w:fldChar w:fldCharType="separate"/>
      </w:r>
      <w:r w:rsidR="00AF1C7C" w:rsidRPr="00663896">
        <w:rPr>
          <w:rFonts w:ascii="Times New Roman" w:hAnsi="Times New Roman" w:cs="Times New Roman"/>
          <w:sz w:val="24"/>
          <w:szCs w:val="24"/>
        </w:rPr>
        <w:t xml:space="preserve">Figure </w:t>
      </w:r>
      <w:r w:rsidR="00AF1C7C">
        <w:rPr>
          <w:rFonts w:ascii="Times New Roman" w:hAnsi="Times New Roman" w:cs="Times New Roman"/>
          <w:noProof/>
          <w:sz w:val="24"/>
          <w:szCs w:val="24"/>
        </w:rPr>
        <w:t>15</w:t>
      </w:r>
      <w:r w:rsidR="00655D3E">
        <w:rPr>
          <w:rFonts w:ascii="Times New Roman" w:hAnsi="Times New Roman" w:cs="Times New Roman"/>
          <w:sz w:val="24"/>
          <w:szCs w:val="24"/>
        </w:rPr>
        <w:fldChar w:fldCharType="end"/>
      </w:r>
      <w:r w:rsidR="00655D3E">
        <w:rPr>
          <w:rFonts w:ascii="Times New Roman" w:hAnsi="Times New Roman" w:cs="Times New Roman"/>
          <w:sz w:val="24"/>
          <w:szCs w:val="24"/>
        </w:rPr>
        <w:t xml:space="preserve"> </w:t>
      </w:r>
      <w:r>
        <w:rPr>
          <w:rFonts w:ascii="Times New Roman" w:hAnsi="Times New Roman" w:cs="Times New Roman"/>
          <w:sz w:val="24"/>
          <w:szCs w:val="24"/>
        </w:rPr>
        <w:t>illustrate the relationship between waiting time</w:t>
      </w:r>
      <w:r w:rsidR="00655D3E">
        <w:rPr>
          <w:rFonts w:ascii="Times New Roman" w:hAnsi="Times New Roman" w:cs="Times New Roman"/>
          <w:sz w:val="24"/>
          <w:szCs w:val="24"/>
        </w:rPr>
        <w:t xml:space="preserve"> /missed risk</w:t>
      </w:r>
      <w:r>
        <w:rPr>
          <w:rFonts w:ascii="Times New Roman" w:hAnsi="Times New Roman" w:cs="Times New Roman"/>
          <w:sz w:val="24"/>
          <w:szCs w:val="24"/>
        </w:rPr>
        <w:t xml:space="preserve">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lastRenderedPageBreak/>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658B80" w14:textId="35BB379A" w:rsidR="005F6743" w:rsidRDefault="005F6743" w:rsidP="005F6743">
      <w:pPr>
        <w:spacing w:line="256" w:lineRule="auto"/>
        <w:jc w:val="center"/>
        <w:rPr>
          <w:rFonts w:ascii="Times New Roman" w:hAnsi="Times New Roman" w:cs="Times New Roman"/>
          <w:sz w:val="24"/>
          <w:szCs w:val="24"/>
        </w:rPr>
      </w:pPr>
      <w:bookmarkStart w:id="4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AF1C7C">
        <w:rPr>
          <w:rFonts w:ascii="Times New Roman" w:hAnsi="Times New Roman" w:cs="Times New Roman"/>
          <w:noProof/>
          <w:sz w:val="24"/>
          <w:szCs w:val="24"/>
        </w:rPr>
        <w:t>14</w:t>
      </w:r>
      <w:r w:rsidRPr="001A120D">
        <w:rPr>
          <w:rFonts w:ascii="Times New Roman" w:hAnsi="Times New Roman" w:cs="Times New Roman"/>
          <w:sz w:val="24"/>
          <w:szCs w:val="24"/>
        </w:rPr>
        <w:fldChar w:fldCharType="end"/>
      </w:r>
      <w:bookmarkEnd w:id="45"/>
      <w:r w:rsidR="00AA2619">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sidR="00AA2619">
        <w:rPr>
          <w:rFonts w:ascii="Times New Roman" w:hAnsi="Times New Roman" w:cs="Times New Roman"/>
          <w:sz w:val="24"/>
          <w:szCs w:val="24"/>
        </w:rPr>
        <w:t>.</w:t>
      </w:r>
    </w:p>
    <w:p w14:paraId="32A5883D" w14:textId="77777777" w:rsidR="005F6743" w:rsidRDefault="005F6743" w:rsidP="005F6743">
      <w:pPr>
        <w:pStyle w:val="TimesNewRoman"/>
        <w:keepNext/>
      </w:pPr>
      <w:r>
        <w:rPr>
          <w:noProof/>
        </w:rPr>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6864BA" w14:textId="7F945E06" w:rsidR="005F6743" w:rsidRPr="00663896" w:rsidRDefault="005F6743" w:rsidP="005F6743">
      <w:pPr>
        <w:spacing w:line="256" w:lineRule="auto"/>
        <w:jc w:val="center"/>
        <w:rPr>
          <w:rFonts w:ascii="Times New Roman" w:hAnsi="Times New Roman" w:cs="Times New Roman"/>
          <w:sz w:val="24"/>
          <w:szCs w:val="24"/>
        </w:rPr>
      </w:pPr>
      <w:bookmarkStart w:id="46"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D077D3">
        <w:rPr>
          <w:rFonts w:ascii="Times New Roman" w:hAnsi="Times New Roman" w:cs="Times New Roman"/>
          <w:noProof/>
          <w:sz w:val="24"/>
          <w:szCs w:val="24"/>
        </w:rPr>
        <w:t>15</w:t>
      </w:r>
      <w:r w:rsidRPr="00663896">
        <w:rPr>
          <w:rFonts w:ascii="Times New Roman" w:hAnsi="Times New Roman" w:cs="Times New Roman"/>
          <w:sz w:val="24"/>
          <w:szCs w:val="24"/>
        </w:rPr>
        <w:fldChar w:fldCharType="end"/>
      </w:r>
      <w:bookmarkEnd w:id="46"/>
      <w:r w:rsidR="00AA2619">
        <w:rPr>
          <w:rFonts w:ascii="Times New Roman" w:hAnsi="Times New Roman" w:cs="Times New Roman"/>
          <w:sz w:val="24"/>
          <w:szCs w:val="24"/>
        </w:rPr>
        <w:t>:</w:t>
      </w:r>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sidR="00AA2619">
        <w:rPr>
          <w:rFonts w:ascii="Times New Roman" w:hAnsi="Times New Roman" w:cs="Times New Roman"/>
          <w:sz w:val="24"/>
          <w:szCs w:val="24"/>
        </w:rPr>
        <w:t>.</w:t>
      </w:r>
    </w:p>
    <w:p w14:paraId="70F77431" w14:textId="77777777" w:rsidR="0038416A" w:rsidRDefault="0038416A" w:rsidP="005F6743">
      <w:pPr>
        <w:pStyle w:val="TimesNewRoman"/>
      </w:pPr>
    </w:p>
    <w:p w14:paraId="6127EA49" w14:textId="74750D63"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rsidR="00AF1C7C">
        <w:t xml:space="preserve">Figure </w:t>
      </w:r>
      <w:r w:rsidR="00AF1C7C">
        <w:rPr>
          <w:noProof/>
        </w:rPr>
        <w:t>16</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lastRenderedPageBreak/>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52BFF1B3"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 MERGEFORMAT </w:instrText>
      </w:r>
      <w:r w:rsidRPr="00092DA1">
        <w:fldChar w:fldCharType="separate"/>
      </w:r>
      <w:r w:rsidR="00AF1C7C">
        <w:t>Figure 16</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rsidR="00AF1C7C">
        <w:t>Table 3</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77CD51CD" w:rsidR="0038416A" w:rsidRDefault="0038416A" w:rsidP="0038416A">
      <w:pPr>
        <w:pStyle w:val="TimesNewRoman"/>
        <w:jc w:val="center"/>
      </w:pPr>
      <w:bookmarkStart w:id="47" w:name="_Ref21877594"/>
      <w:r>
        <w:t xml:space="preserve">Table </w:t>
      </w:r>
      <w:fldSimple w:instr=" SEQ Table \* ARABIC ">
        <w:r w:rsidR="00AF1C7C">
          <w:rPr>
            <w:noProof/>
          </w:rPr>
          <w:t>3</w:t>
        </w:r>
      </w:fldSimple>
      <w:bookmarkEnd w:id="47"/>
      <w:r w:rsidR="00AA2619">
        <w:rPr>
          <w:noProof/>
        </w:rPr>
        <w:t>:</w:t>
      </w:r>
      <w:r>
        <w:t xml:space="preserve"> PT optimal – ST waiting time difference according to different spatiotemporal division</w:t>
      </w:r>
      <w:r w:rsidR="00AA2619">
        <w:t>.</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70AF8EE1">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5A119B0A" w14:textId="1C712311" w:rsidR="0038416A" w:rsidRDefault="0038416A" w:rsidP="0038416A">
      <w:pPr>
        <w:pStyle w:val="TimesNewRoman"/>
        <w:jc w:val="center"/>
      </w:pPr>
      <w:bookmarkStart w:id="48" w:name="_Ref16255992"/>
      <w:r>
        <w:t xml:space="preserve">Figure </w:t>
      </w:r>
      <w:fldSimple w:instr=" SEQ Figure \* ARABIC ">
        <w:r w:rsidR="00AF1C7C">
          <w:rPr>
            <w:noProof/>
          </w:rPr>
          <w:t>16</w:t>
        </w:r>
      </w:fldSimple>
      <w:bookmarkEnd w:id="48"/>
      <w:r w:rsidR="00D077D3">
        <w:rPr>
          <w:noProof/>
        </w:rPr>
        <w:t>:</w:t>
      </w:r>
      <w:r w:rsidRPr="00C90036">
        <w:t xml:space="preserve"> </w:t>
      </w:r>
      <w:r>
        <w:t xml:space="preserve">PT optimal – ST waiting time difference </w:t>
      </w:r>
      <w:r w:rsidRPr="00DA0862">
        <w:t>for each stop and walking time in COTA bus route No. 2 from Southeast to Northwest in 2018.</w:t>
      </w:r>
    </w:p>
    <w:p w14:paraId="2BA4BF05" w14:textId="77777777" w:rsidR="006550FB" w:rsidRDefault="006550FB" w:rsidP="006550FB">
      <w:pPr>
        <w:pStyle w:val="IndentTimesNewRoman"/>
        <w:ind w:firstLine="0"/>
      </w:pPr>
    </w:p>
    <w:p w14:paraId="6B8675B6" w14:textId="66776B5E" w:rsidR="006550FB" w:rsidRDefault="0038416A" w:rsidP="006550FB">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006550FB" w:rsidRPr="00063633">
        <w:rPr>
          <w:rFonts w:ascii="Times New Roman" w:hAnsi="Times New Roman" w:cs="Times New Roman"/>
          <w:b/>
          <w:sz w:val="24"/>
          <w:szCs w:val="24"/>
        </w:rPr>
        <w:t>eadway.</w:t>
      </w:r>
      <w:r w:rsidR="006550FB" w:rsidRPr="00063633">
        <w:rPr>
          <w:rFonts w:ascii="Times New Roman" w:hAnsi="Times New Roman" w:cs="Times New Roman"/>
          <w:sz w:val="24"/>
          <w:szCs w:val="24"/>
        </w:rPr>
        <w:t xml:space="preserve">  </w:t>
      </w:r>
      <w:r w:rsidR="006550FB">
        <w:rPr>
          <w:rFonts w:ascii="Times New Roman" w:hAnsi="Times New Roman" w:cs="Times New Roman"/>
          <w:sz w:val="24"/>
          <w:szCs w:val="24"/>
        </w:rPr>
        <w:t xml:space="preserve">As previous analyses suggest, headway is a crucial implicit factor for the performance of TPSs. </w:t>
      </w:r>
      <w:r w:rsidR="006550FB" w:rsidRPr="00063633">
        <w:rPr>
          <w:rFonts w:ascii="Times New Roman" w:hAnsi="Times New Roman" w:cs="Times New Roman"/>
          <w:sz w:val="24"/>
          <w:szCs w:val="24"/>
        </w:rPr>
        <w:t xml:space="preserve">The two temporal analyses also suggest </w:t>
      </w:r>
      <w:r w:rsidR="006550FB">
        <w:rPr>
          <w:rFonts w:ascii="Times New Roman" w:hAnsi="Times New Roman" w:cs="Times New Roman"/>
          <w:sz w:val="24"/>
          <w:szCs w:val="24"/>
        </w:rPr>
        <w:t>two</w:t>
      </w:r>
      <w:r w:rsidR="006550FB" w:rsidRPr="00063633">
        <w:rPr>
          <w:rFonts w:ascii="Times New Roman" w:hAnsi="Times New Roman" w:cs="Times New Roman"/>
          <w:sz w:val="24"/>
          <w:szCs w:val="24"/>
        </w:rPr>
        <w:t xml:space="preserve"> empirical rule</w:t>
      </w:r>
      <w:r w:rsidR="006550FB">
        <w:rPr>
          <w:rFonts w:ascii="Times New Roman" w:hAnsi="Times New Roman" w:cs="Times New Roman"/>
          <w:sz w:val="24"/>
          <w:szCs w:val="24"/>
        </w:rPr>
        <w:t>s</w:t>
      </w:r>
      <w:r w:rsidR="006550FB" w:rsidRPr="00063633">
        <w:rPr>
          <w:rFonts w:ascii="Times New Roman" w:hAnsi="Times New Roman" w:cs="Times New Roman"/>
          <w:sz w:val="24"/>
          <w:szCs w:val="24"/>
        </w:rPr>
        <w:t xml:space="preserve">: </w:t>
      </w:r>
    </w:p>
    <w:p w14:paraId="205EBD6E" w14:textId="693DB9F3" w:rsidR="006550FB" w:rsidRPr="001C79B2" w:rsidRDefault="006550FB" w:rsidP="006550FB">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00AF1C7C" w:rsidRPr="00AF1C7C">
        <w:rPr>
          <w:rFonts w:ascii="Times New Roman" w:hAnsi="Times New Roman" w:cs="Times New Roman"/>
          <w:sz w:val="24"/>
          <w:szCs w:val="24"/>
        </w:rPr>
        <w:t>Figure 17</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6D95F79B" w14:textId="67C67CAF" w:rsidR="006550FB" w:rsidRDefault="006550FB" w:rsidP="006550FB">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w:t>
      </w:r>
      <w:r>
        <w:rPr>
          <w:rFonts w:ascii="Times New Roman" w:hAnsi="Times New Roman" w:cs="Times New Roman"/>
          <w:sz w:val="24"/>
          <w:szCs w:val="24"/>
        </w:rPr>
        <w:lastRenderedPageBreak/>
        <w:t xml:space="preserve">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F1C7C" w:rsidRPr="00AF1C7C">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2D48DC90" w14:textId="77777777" w:rsidR="006550FB" w:rsidRDefault="006550FB" w:rsidP="006550FB">
      <w:pPr>
        <w:keepNext/>
        <w:spacing w:line="256" w:lineRule="auto"/>
        <w:jc w:val="center"/>
      </w:pPr>
      <w:r>
        <w:rPr>
          <w:noProof/>
        </w:rPr>
        <w:drawing>
          <wp:inline distT="0" distB="0" distL="0" distR="0" wp14:anchorId="4B484068" wp14:editId="59B5799C">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62D5B6F0" wp14:editId="22072B51">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F423F7A" w14:textId="45D6606E" w:rsidR="006550FB" w:rsidRPr="00214628" w:rsidRDefault="006550FB" w:rsidP="006550FB">
      <w:pPr>
        <w:pStyle w:val="IndentTimesNewRoman"/>
        <w:ind w:firstLine="0"/>
        <w:jc w:val="center"/>
      </w:pPr>
      <w:bookmarkStart w:id="49" w:name="_Ref21939313"/>
      <w:r w:rsidRPr="00214628">
        <w:t xml:space="preserve">Figure </w:t>
      </w:r>
      <w:fldSimple w:instr=" SEQ Figure \* ARABIC ">
        <w:r w:rsidR="000A6427">
          <w:rPr>
            <w:noProof/>
          </w:rPr>
          <w:t>17</w:t>
        </w:r>
      </w:fldSimple>
      <w:bookmarkEnd w:id="49"/>
      <w:r w:rsidR="00AA2619">
        <w:rPr>
          <w:noProof/>
        </w:rPr>
        <w:t>:</w:t>
      </w:r>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r w:rsidR="00AA2619">
        <w:t>.</w:t>
      </w: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301D696C"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4775DBAB"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mpirical results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33D0824"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22C1A923" w14:textId="3CDB79EB" w:rsidR="004D59F3" w:rsidRPr="004D59F3" w:rsidRDefault="006550FB"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 xml:space="preserve">Algers, S., Hansen, S., &amp; Tegner, G. (1975). Role of Waiting Time, Comfort, and Convenience in Modal Choice for Work Trip. </w:t>
      </w:r>
      <w:r w:rsidR="004D59F3" w:rsidRPr="004D59F3">
        <w:rPr>
          <w:rFonts w:ascii="Times New Roman" w:hAnsi="Times New Roman" w:cs="Times New Roman"/>
          <w:i/>
          <w:iCs/>
          <w:noProof/>
          <w:sz w:val="24"/>
          <w:szCs w:val="24"/>
        </w:rPr>
        <w:t>Transportation Research Record</w:t>
      </w:r>
      <w:r w:rsidR="004D59F3" w:rsidRPr="004D59F3">
        <w:rPr>
          <w:rFonts w:ascii="Times New Roman" w:hAnsi="Times New Roman" w:cs="Times New Roman"/>
          <w:noProof/>
          <w:sz w:val="24"/>
          <w:szCs w:val="24"/>
        </w:rPr>
        <w:t xml:space="preserve">, </w:t>
      </w:r>
      <w:r w:rsidR="004D59F3" w:rsidRPr="004D59F3">
        <w:rPr>
          <w:rFonts w:ascii="Times New Roman" w:hAnsi="Times New Roman" w:cs="Times New Roman"/>
          <w:i/>
          <w:iCs/>
          <w:noProof/>
          <w:sz w:val="24"/>
          <w:szCs w:val="24"/>
        </w:rPr>
        <w:t>534</w:t>
      </w:r>
      <w:r w:rsidR="004D59F3" w:rsidRPr="004D59F3">
        <w:rPr>
          <w:rFonts w:ascii="Times New Roman" w:hAnsi="Times New Roman" w:cs="Times New Roman"/>
          <w:noProof/>
          <w:sz w:val="24"/>
          <w:szCs w:val="24"/>
        </w:rPr>
        <w:t>(534), 38–51.</w:t>
      </w:r>
    </w:p>
    <w:p w14:paraId="7A825C6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owman, L. A., &amp; Turnquist, M. A. (1981). Service frequency, schedule reliability and passenger wait times at transit stops. </w:t>
      </w:r>
      <w:r w:rsidRPr="004D59F3">
        <w:rPr>
          <w:rFonts w:ascii="Times New Roman" w:hAnsi="Times New Roman" w:cs="Times New Roman"/>
          <w:i/>
          <w:iCs/>
          <w:noProof/>
          <w:sz w:val="24"/>
          <w:szCs w:val="24"/>
        </w:rPr>
        <w:t>Transportation Research Part A: General</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5</w:t>
      </w:r>
      <w:r w:rsidRPr="004D59F3">
        <w:rPr>
          <w:rFonts w:ascii="Times New Roman" w:hAnsi="Times New Roman" w:cs="Times New Roman"/>
          <w:noProof/>
          <w:sz w:val="24"/>
          <w:szCs w:val="24"/>
        </w:rPr>
        <w:t>(6), 465–471. https://doi.org/10.1016/0191-2607(81)90114-X</w:t>
      </w:r>
    </w:p>
    <w:p w14:paraId="7620FB6B"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9</w:t>
      </w:r>
      <w:r w:rsidRPr="004D59F3">
        <w:rPr>
          <w:rFonts w:ascii="Times New Roman" w:hAnsi="Times New Roman" w:cs="Times New Roman"/>
          <w:noProof/>
          <w:sz w:val="24"/>
          <w:szCs w:val="24"/>
        </w:rPr>
        <w:t>, 409–422. https://doi.org/10.1016/j.tra.2014.09.003</w:t>
      </w:r>
    </w:p>
    <w:p w14:paraId="6A5A23B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Macfarlane, G. S., &amp; Watkins, K. (2015). The impact of real-time information on bus ridership in New York City. </w:t>
      </w:r>
      <w:r w:rsidRPr="004D59F3">
        <w:rPr>
          <w:rFonts w:ascii="Times New Roman" w:hAnsi="Times New Roman" w:cs="Times New Roman"/>
          <w:i/>
          <w:iCs/>
          <w:noProof/>
          <w:sz w:val="24"/>
          <w:szCs w:val="24"/>
        </w:rPr>
        <w:t>Transportation Research Part C: Emerging Technologi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3</w:t>
      </w:r>
      <w:r w:rsidRPr="004D59F3">
        <w:rPr>
          <w:rFonts w:ascii="Times New Roman" w:hAnsi="Times New Roman" w:cs="Times New Roman"/>
          <w:noProof/>
          <w:sz w:val="24"/>
          <w:szCs w:val="24"/>
        </w:rPr>
        <w:t>, 59–75. https://doi.org/10.1016/j.trc.2015.01.021</w:t>
      </w:r>
    </w:p>
    <w:p w14:paraId="1F1825D4"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Rojas, F., Zegras, P. C., Watkins, K., &amp; Robin, J. (2015). An analysis of </w:t>
      </w:r>
      <w:r w:rsidRPr="004D59F3">
        <w:rPr>
          <w:rFonts w:ascii="Times New Roman" w:hAnsi="Times New Roman" w:cs="Times New Roman"/>
          <w:noProof/>
          <w:sz w:val="24"/>
          <w:szCs w:val="24"/>
        </w:rPr>
        <w:lastRenderedPageBreak/>
        <w:t xml:space="preserve">commuter Rail real-time information in Bost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8</w:t>
      </w:r>
      <w:r w:rsidRPr="004D59F3">
        <w:rPr>
          <w:rFonts w:ascii="Times New Roman" w:hAnsi="Times New Roman" w:cs="Times New Roman"/>
          <w:noProof/>
          <w:sz w:val="24"/>
          <w:szCs w:val="24"/>
        </w:rPr>
        <w:t>(1), 1–20. https://doi.org/10.5038/2375-0901.18.1.1</w:t>
      </w:r>
    </w:p>
    <w:p w14:paraId="7C6FF86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amp; Watkins, K. (2019). A literature review of the passenger benefits of real-time transit information. </w:t>
      </w:r>
      <w:r w:rsidRPr="004D59F3">
        <w:rPr>
          <w:rFonts w:ascii="Times New Roman" w:hAnsi="Times New Roman" w:cs="Times New Roman"/>
          <w:i/>
          <w:iCs/>
          <w:noProof/>
          <w:sz w:val="24"/>
          <w:szCs w:val="24"/>
        </w:rPr>
        <w:t>Transport Review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3), 327–356. https://doi.org/10.1080/01441647.2018.1472147</w:t>
      </w:r>
    </w:p>
    <w:p w14:paraId="6E995EB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D59F3">
        <w:rPr>
          <w:rFonts w:ascii="Times New Roman" w:hAnsi="Times New Roman" w:cs="Times New Roman"/>
          <w:i/>
          <w:iCs/>
          <w:noProof/>
          <w:sz w:val="24"/>
          <w:szCs w:val="24"/>
        </w:rPr>
        <w:t>IEEE Conference on Intelligent Transportation Systems, Proceedings, ITSC</w:t>
      </w:r>
      <w:r w:rsidRPr="004D59F3">
        <w:rPr>
          <w:rFonts w:ascii="Times New Roman" w:hAnsi="Times New Roman" w:cs="Times New Roman"/>
          <w:noProof/>
          <w:sz w:val="24"/>
          <w:szCs w:val="24"/>
        </w:rPr>
        <w:t xml:space="preserve"> (Vol. 2018-Novem, pp. 2589–2594). IEEE. https://doi.org/10.1109/ITSC.2018.8569758</w:t>
      </w:r>
    </w:p>
    <w:p w14:paraId="0CD33720"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D59F3">
        <w:rPr>
          <w:rFonts w:ascii="Times New Roman" w:hAnsi="Times New Roman" w:cs="Times New Roman"/>
          <w:i/>
          <w:iCs/>
          <w:noProof/>
          <w:sz w:val="24"/>
          <w:szCs w:val="24"/>
        </w:rPr>
        <w:t>EURO Journal on Transportation and Logist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w:t>
      </w:r>
      <w:r w:rsidRPr="004D59F3">
        <w:rPr>
          <w:rFonts w:ascii="Times New Roman" w:hAnsi="Times New Roman" w:cs="Times New Roman"/>
          <w:noProof/>
          <w:sz w:val="24"/>
          <w:szCs w:val="24"/>
        </w:rPr>
        <w:t>(3), 247–270. https://doi.org/10.1007/s13676-014-0070-4</w:t>
      </w:r>
    </w:p>
    <w:p w14:paraId="1DF6735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419</w:t>
      </w:r>
      <w:r w:rsidRPr="004D59F3">
        <w:rPr>
          <w:rFonts w:ascii="Times New Roman" w:hAnsi="Times New Roman" w:cs="Times New Roman"/>
          <w:noProof/>
          <w:sz w:val="24"/>
          <w:szCs w:val="24"/>
        </w:rPr>
        <w:t>(1), 1–10. https://doi.org/10.3114/2419-01</w:t>
      </w:r>
    </w:p>
    <w:p w14:paraId="12B454C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COTA. (2013). C. E. Main. https://doi.org/10.1136/vr.f612</w:t>
      </w:r>
    </w:p>
    <w:p w14:paraId="2B24632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2DFBBBD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Dziekan, K., &amp; Vermeulen, A. (2006). Psychological Effects of and Design Preferences for Real-Time Information Displays.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1), 1–19. https://doi.org/10.5038/2375-0901.9.1.1</w:t>
      </w:r>
    </w:p>
    <w:p w14:paraId="2D62BCB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88</w:t>
      </w:r>
      <w:r w:rsidRPr="004D59F3">
        <w:rPr>
          <w:rFonts w:ascii="Times New Roman" w:hAnsi="Times New Roman" w:cs="Times New Roman"/>
          <w:noProof/>
          <w:sz w:val="24"/>
          <w:szCs w:val="24"/>
        </w:rPr>
        <w:t>, 251–264. https://doi.org/10.1016/j.tra.2016.04.012</w:t>
      </w:r>
    </w:p>
    <w:p w14:paraId="3FEE917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erris, B., Watkins, K., &amp; Borning, A. (2010). OneBusAway: Results from providing real-time arrival information for public transit. In </w:t>
      </w:r>
      <w:r w:rsidRPr="004D59F3">
        <w:rPr>
          <w:rFonts w:ascii="Times New Roman" w:hAnsi="Times New Roman" w:cs="Times New Roman"/>
          <w:i/>
          <w:iCs/>
          <w:noProof/>
          <w:sz w:val="24"/>
          <w:szCs w:val="24"/>
        </w:rPr>
        <w:t>Conference on Human Factors in Computing Systems - Proceedings</w:t>
      </w:r>
      <w:r w:rsidRPr="004D59F3">
        <w:rPr>
          <w:rFonts w:ascii="Times New Roman" w:hAnsi="Times New Roman" w:cs="Times New Roman"/>
          <w:noProof/>
          <w:sz w:val="24"/>
          <w:szCs w:val="24"/>
        </w:rPr>
        <w:t xml:space="preserve"> (Vol. 3, pp. 1807–1816). ACM. https://doi.org/10.1145/1753326.1753597</w:t>
      </w:r>
    </w:p>
    <w:p w14:paraId="3E5086E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onzone, A., Schmöcker, J. D., &amp; Liu, R. (2015). A Model of Bus Bunching under Reliability-based Passenger Arrival Patterns. </w:t>
      </w:r>
      <w:r w:rsidRPr="004D59F3">
        <w:rPr>
          <w:rFonts w:ascii="Times New Roman" w:hAnsi="Times New Roman" w:cs="Times New Roman"/>
          <w:i/>
          <w:iCs/>
          <w:noProof/>
          <w:sz w:val="24"/>
          <w:szCs w:val="24"/>
        </w:rPr>
        <w:t>Transportation Research Procedia</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7</w:t>
      </w:r>
      <w:r w:rsidRPr="004D59F3">
        <w:rPr>
          <w:rFonts w:ascii="Times New Roman" w:hAnsi="Times New Roman" w:cs="Times New Roman"/>
          <w:noProof/>
          <w:sz w:val="24"/>
          <w:szCs w:val="24"/>
        </w:rPr>
        <w:t>, 276–299. https://doi.org/10.1016/j.trpro.2015.06.015</w:t>
      </w:r>
    </w:p>
    <w:p w14:paraId="32536C7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ies, R. N., Dunning, A. E., &amp; Chowdhury, M. A. (2011). University traveler value of potential real-time transit informati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4</w:t>
      </w:r>
      <w:r w:rsidRPr="004D59F3">
        <w:rPr>
          <w:rFonts w:ascii="Times New Roman" w:hAnsi="Times New Roman" w:cs="Times New Roman"/>
          <w:noProof/>
          <w:sz w:val="24"/>
          <w:szCs w:val="24"/>
        </w:rPr>
        <w:t>(2), 29–50. https://doi.org/10.5038/2375-0901.14.2.2</w:t>
      </w:r>
    </w:p>
    <w:p w14:paraId="4574B4F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274</w:t>
      </w:r>
      <w:r w:rsidRPr="004D59F3">
        <w:rPr>
          <w:rFonts w:ascii="Times New Roman" w:hAnsi="Times New Roman" w:cs="Times New Roman"/>
          <w:noProof/>
          <w:sz w:val="24"/>
          <w:szCs w:val="24"/>
        </w:rPr>
        <w:t>(2274), 52–60. https://doi.org/10.3141/2274-05</w:t>
      </w:r>
    </w:p>
    <w:p w14:paraId="294F809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kioulou, Z. (2013). Evaluating the impact of waiting time uncertainty on passengers´ decisions.</w:t>
      </w:r>
    </w:p>
    <w:p w14:paraId="6A04C2F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53B7B08E"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8). Trip Updates. Retrieved April 8, 2019, from https://developers.google.com/transit/gtfs-realtime/guides/trip-updates</w:t>
      </w:r>
    </w:p>
    <w:p w14:paraId="48FD0DFA"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Goyder, J. (1986). Surveys on Surveys: Limitations and Potentialities. </w:t>
      </w:r>
      <w:r w:rsidRPr="004D59F3">
        <w:rPr>
          <w:rFonts w:ascii="Times New Roman" w:hAnsi="Times New Roman" w:cs="Times New Roman"/>
          <w:i/>
          <w:iCs/>
          <w:noProof/>
          <w:sz w:val="24"/>
          <w:szCs w:val="24"/>
        </w:rPr>
        <w:t>Public Opinion Quarterl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0</w:t>
      </w:r>
      <w:r w:rsidRPr="004D59F3">
        <w:rPr>
          <w:rFonts w:ascii="Times New Roman" w:hAnsi="Times New Roman" w:cs="Times New Roman"/>
          <w:noProof/>
          <w:sz w:val="24"/>
          <w:szCs w:val="24"/>
        </w:rPr>
        <w:t>(1), 27. https://doi.org/10.1086/268957</w:t>
      </w:r>
    </w:p>
    <w:p w14:paraId="2F0E1A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D59F3">
        <w:rPr>
          <w:rFonts w:ascii="Times New Roman" w:hAnsi="Times New Roman" w:cs="Times New Roman"/>
          <w:i/>
          <w:iCs/>
          <w:noProof/>
          <w:sz w:val="24"/>
          <w:szCs w:val="24"/>
        </w:rPr>
        <w:t>Transportation Scien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3), 248–282. https://doi.org/10.1287/trsc.9.3.248</w:t>
      </w:r>
    </w:p>
    <w:p w14:paraId="4B10AD7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arsen, O. I., &amp; Sunde, Ø. (2008). Waiting time and the role and value of information in scheduled transport. </w:t>
      </w:r>
      <w:r w:rsidRPr="004D59F3">
        <w:rPr>
          <w:rFonts w:ascii="Times New Roman" w:hAnsi="Times New Roman" w:cs="Times New Roman"/>
          <w:i/>
          <w:iCs/>
          <w:noProof/>
          <w:sz w:val="24"/>
          <w:szCs w:val="24"/>
        </w:rPr>
        <w:t>Research in Transportation Econom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3</w:t>
      </w:r>
      <w:r w:rsidRPr="004D59F3">
        <w:rPr>
          <w:rFonts w:ascii="Times New Roman" w:hAnsi="Times New Roman" w:cs="Times New Roman"/>
          <w:noProof/>
          <w:sz w:val="24"/>
          <w:szCs w:val="24"/>
        </w:rPr>
        <w:t>(1), 41–52. https://doi.org/10.1016/j.retrec.2008.10.005</w:t>
      </w:r>
    </w:p>
    <w:p w14:paraId="59DC516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D59F3">
        <w:rPr>
          <w:rFonts w:ascii="Times New Roman" w:hAnsi="Times New Roman" w:cs="Times New Roman"/>
          <w:i/>
          <w:iCs/>
          <w:noProof/>
          <w:sz w:val="24"/>
          <w:szCs w:val="24"/>
        </w:rPr>
        <w:t>Manuscript Submitted for Publication.</w:t>
      </w:r>
    </w:p>
    <w:p w14:paraId="742BB0B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D59F3">
        <w:rPr>
          <w:rFonts w:ascii="Times New Roman" w:hAnsi="Times New Roman" w:cs="Times New Roman"/>
          <w:i/>
          <w:iCs/>
          <w:noProof/>
          <w:sz w:val="24"/>
          <w:szCs w:val="24"/>
        </w:rPr>
        <w:t>Journal of Advanced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017</w:t>
      </w:r>
      <w:r w:rsidRPr="004D59F3">
        <w:rPr>
          <w:rFonts w:ascii="Times New Roman" w:hAnsi="Times New Roman" w:cs="Times New Roman"/>
          <w:noProof/>
          <w:sz w:val="24"/>
          <w:szCs w:val="24"/>
        </w:rPr>
        <w:t>. https://doi.org/10.1155/2017/8652053</w:t>
      </w:r>
    </w:p>
    <w:p w14:paraId="4B271D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Neuman, W. L., &amp; Robson, K. (2004). </w:t>
      </w:r>
      <w:r w:rsidRPr="004D59F3">
        <w:rPr>
          <w:rFonts w:ascii="Times New Roman" w:hAnsi="Times New Roman" w:cs="Times New Roman"/>
          <w:i/>
          <w:iCs/>
          <w:noProof/>
          <w:sz w:val="24"/>
          <w:szCs w:val="24"/>
        </w:rPr>
        <w:t>“Basics of social research. Pearson.”</w:t>
      </w:r>
      <w:r w:rsidRPr="004D59F3">
        <w:rPr>
          <w:rFonts w:ascii="Times New Roman" w:hAnsi="Times New Roman" w:cs="Times New Roman"/>
          <w:noProof/>
          <w:sz w:val="24"/>
          <w:szCs w:val="24"/>
        </w:rPr>
        <w:t xml:space="preserve"> Pearson Canada Toronto.</w:t>
      </w:r>
    </w:p>
    <w:p w14:paraId="3698C4C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pangelis, K., Nelson, J. D., Sripada, S., &amp; Beecroft, M. (2016). The effects of mobile real-time information on rural passengers. </w:t>
      </w:r>
      <w:r w:rsidRPr="004D59F3">
        <w:rPr>
          <w:rFonts w:ascii="Times New Roman" w:hAnsi="Times New Roman" w:cs="Times New Roman"/>
          <w:i/>
          <w:iCs/>
          <w:noProof/>
          <w:sz w:val="24"/>
          <w:szCs w:val="24"/>
        </w:rPr>
        <w:t>Transportation Planning and Technolog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1), 97–114. https://doi.org/10.1080/03081060.2015.1108085</w:t>
      </w:r>
    </w:p>
    <w:p w14:paraId="1DC22BE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D59F3">
        <w:rPr>
          <w:rFonts w:ascii="Times New Roman" w:hAnsi="Times New Roman" w:cs="Times New Roman"/>
          <w:i/>
          <w:iCs/>
          <w:noProof/>
          <w:sz w:val="24"/>
          <w:szCs w:val="24"/>
        </w:rPr>
        <w:t>International Journal of Geographical Information Science</w:t>
      </w:r>
      <w:r w:rsidRPr="004D59F3">
        <w:rPr>
          <w:rFonts w:ascii="Times New Roman" w:hAnsi="Times New Roman" w:cs="Times New Roman"/>
          <w:noProof/>
          <w:sz w:val="24"/>
          <w:szCs w:val="24"/>
        </w:rPr>
        <w:t>, 1–26. https://doi.org/10.1080/13658816.2019.1608997</w:t>
      </w:r>
    </w:p>
    <w:p w14:paraId="3D1A674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D59F3">
        <w:rPr>
          <w:rFonts w:ascii="Times New Roman" w:hAnsi="Times New Roman" w:cs="Times New Roman"/>
          <w:i/>
          <w:iCs/>
          <w:noProof/>
          <w:sz w:val="24"/>
          <w:szCs w:val="24"/>
        </w:rPr>
        <w:t>Vehicle Navigation and Information Systems Conference (VNIS)</w:t>
      </w:r>
      <w:r w:rsidRPr="004D59F3">
        <w:rPr>
          <w:rFonts w:ascii="Times New Roman" w:hAnsi="Times New Roman" w:cs="Times New Roman"/>
          <w:noProof/>
          <w:sz w:val="24"/>
          <w:szCs w:val="24"/>
        </w:rPr>
        <w:t xml:space="preserve"> (pp. 83–89). IEEE.</w:t>
      </w:r>
    </w:p>
    <w:p w14:paraId="38F8D10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C77E94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lker, J. (2012).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Island Press.</w:t>
      </w:r>
    </w:p>
    <w:p w14:paraId="5F3C828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45</w:t>
      </w:r>
      <w:r w:rsidRPr="004D59F3">
        <w:rPr>
          <w:rFonts w:ascii="Times New Roman" w:hAnsi="Times New Roman" w:cs="Times New Roman"/>
          <w:noProof/>
          <w:sz w:val="24"/>
          <w:szCs w:val="24"/>
        </w:rPr>
        <w:t xml:space="preserve">(8), 839–848. </w:t>
      </w:r>
      <w:r w:rsidRPr="004D59F3">
        <w:rPr>
          <w:rFonts w:ascii="Times New Roman" w:hAnsi="Times New Roman" w:cs="Times New Roman"/>
          <w:noProof/>
          <w:sz w:val="24"/>
          <w:szCs w:val="24"/>
        </w:rPr>
        <w:lastRenderedPageBreak/>
        <w:t>https://doi.org/10.1016/j.tra.2011.06.010</w:t>
      </w:r>
    </w:p>
    <w:p w14:paraId="2F67A6E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ilcox, J. B., Rossi, P. H., Wright, J. D., &amp; Anderson, A. B. (1985). </w:t>
      </w:r>
      <w:r w:rsidRPr="004D59F3">
        <w:rPr>
          <w:rFonts w:ascii="Times New Roman" w:hAnsi="Times New Roman" w:cs="Times New Roman"/>
          <w:i/>
          <w:iCs/>
          <w:noProof/>
          <w:sz w:val="24"/>
          <w:szCs w:val="24"/>
        </w:rPr>
        <w:t>Handbook of Survey Research</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Journal of Marketing Research</w:t>
      </w:r>
      <w:r w:rsidRPr="004D59F3">
        <w:rPr>
          <w:rFonts w:ascii="Times New Roman" w:hAnsi="Times New Roman" w:cs="Times New Roman"/>
          <w:noProof/>
          <w:sz w:val="24"/>
          <w:szCs w:val="24"/>
        </w:rPr>
        <w:t xml:space="preserve"> (Vol. 22). Academic Press. https://doi.org/10.2307/3151558</w:t>
      </w:r>
    </w:p>
    <w:p w14:paraId="367A67B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rPr>
      </w:pPr>
      <w:r w:rsidRPr="004D59F3">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D59F3">
        <w:rPr>
          <w:rFonts w:ascii="Times New Roman" w:hAnsi="Times New Roman" w:cs="Times New Roman"/>
          <w:i/>
          <w:iCs/>
          <w:noProof/>
          <w:sz w:val="24"/>
          <w:szCs w:val="24"/>
        </w:rPr>
        <w:t>Journal of Computer-Mediated Communic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0</w:t>
      </w:r>
      <w:r w:rsidRPr="004D59F3">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ller,  Dr. Harvey J." w:date="2019-11-06T10:52:00Z" w:initials="MHJ">
    <w:p w14:paraId="66EE0638" w14:textId="77777777" w:rsidR="00ED03DD" w:rsidRDefault="00ED03DD" w:rsidP="006550FB">
      <w:pPr>
        <w:pStyle w:val="CommentText"/>
      </w:pPr>
      <w:r>
        <w:rPr>
          <w:rStyle w:val="CommentReference"/>
        </w:rPr>
        <w:annotationRef/>
      </w:r>
      <w:r>
        <w:t>Not sure what this means.</w:t>
      </w:r>
    </w:p>
  </w:comment>
  <w:comment w:id="0" w:author="Miller,  Dr. Harvey J." w:date="2019-11-11T15:06:00Z" w:initials="MHJ">
    <w:p w14:paraId="05866B04" w14:textId="5EE39D9A" w:rsidR="00ED03DD" w:rsidRDefault="00ED03DD">
      <w:pPr>
        <w:pStyle w:val="CommentText"/>
      </w:pPr>
      <w:r>
        <w:rPr>
          <w:rStyle w:val="CommentReference"/>
        </w:rPr>
        <w:annotationRef/>
      </w:r>
      <w:r>
        <w:t>Rewrite this later</w:t>
      </w:r>
    </w:p>
  </w:comment>
  <w:comment w:id="2" w:author="Miller,  Dr. Harvey J." w:date="2019-11-06T11:09:00Z" w:initials="MHJ">
    <w:p w14:paraId="54718D13" w14:textId="77777777" w:rsidR="00ED03DD" w:rsidRDefault="00ED03DD"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ED03DD" w:rsidRDefault="00ED03DD"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D03DD" w:rsidRDefault="00ED03DD" w:rsidP="006550FB">
      <w:pPr>
        <w:pStyle w:val="CommentText"/>
      </w:pPr>
    </w:p>
    <w:p w14:paraId="1F839989" w14:textId="77777777" w:rsidR="00ED03DD" w:rsidRDefault="00ED03DD" w:rsidP="006550FB">
      <w:pPr>
        <w:pStyle w:val="CommentText"/>
      </w:pPr>
      <w:r>
        <w:t>I quote from Wikipedia.</w:t>
      </w:r>
    </w:p>
    <w:p w14:paraId="16A5DD10" w14:textId="77777777" w:rsidR="00ED03DD" w:rsidRDefault="00ED03DD"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D03DD" w:rsidRDefault="00ED03DD" w:rsidP="006550FB">
      <w:pPr>
        <w:pStyle w:val="CommentText"/>
      </w:pPr>
      <w:r>
        <w:t xml:space="preserve"> </w:t>
      </w:r>
    </w:p>
  </w:comment>
  <w:comment w:id="4" w:author="Miller,  Dr. Harvey J." w:date="2019-11-06T13:51:00Z" w:initials="MHJ">
    <w:p w14:paraId="4BCD4CA4" w14:textId="77777777" w:rsidR="00ED03DD" w:rsidRDefault="00ED03DD" w:rsidP="006550FB">
      <w:pPr>
        <w:pStyle w:val="CommentText"/>
      </w:pPr>
      <w:r>
        <w:rPr>
          <w:rStyle w:val="CommentReference"/>
        </w:rPr>
        <w:annotationRef/>
      </w:r>
      <w:r>
        <w:t>Correct?</w:t>
      </w:r>
    </w:p>
  </w:comment>
  <w:comment w:id="5" w:author="Liu, Luyu" w:date="2019-11-07T17:05:00Z" w:initials="LL">
    <w:p w14:paraId="1E021782" w14:textId="77777777" w:rsidR="00ED03DD" w:rsidRDefault="00ED03DD" w:rsidP="006550FB">
      <w:pPr>
        <w:pStyle w:val="CommentText"/>
      </w:pPr>
      <w:r>
        <w:rPr>
          <w:rStyle w:val="CommentReference"/>
        </w:rPr>
        <w:annotationRef/>
      </w:r>
    </w:p>
  </w:comment>
  <w:comment w:id="6" w:author="Miller,  Dr. Harvey J." w:date="2019-11-06T14:01:00Z" w:initials="MHJ">
    <w:p w14:paraId="514C873B" w14:textId="77777777" w:rsidR="00ED03DD" w:rsidRDefault="00ED03DD" w:rsidP="006550FB">
      <w:pPr>
        <w:pStyle w:val="CommentText"/>
      </w:pPr>
      <w:r>
        <w:rPr>
          <w:rStyle w:val="CommentReference"/>
        </w:rPr>
        <w:annotationRef/>
      </w:r>
      <w:r>
        <w:t>What do you mean by traditional methods?  List some examples.</w:t>
      </w:r>
    </w:p>
  </w:comment>
  <w:comment w:id="7" w:author="Miller,  Dr. Harvey J." w:date="2019-11-06T14:54:00Z" w:initials="MHJ">
    <w:p w14:paraId="7FECB454" w14:textId="77777777" w:rsidR="00ED03DD" w:rsidRDefault="00ED03DD" w:rsidP="006550FB">
      <w:pPr>
        <w:pStyle w:val="CommentText"/>
      </w:pPr>
      <w:r>
        <w:rPr>
          <w:rStyle w:val="CommentReference"/>
        </w:rPr>
        <w:annotationRef/>
      </w:r>
      <w:r>
        <w:t>Correct?</w:t>
      </w:r>
    </w:p>
  </w:comment>
  <w:comment w:id="8" w:author="Liu, Luyu" w:date="2019-11-07T17:46:00Z" w:initials="LL">
    <w:p w14:paraId="36CEE8D0" w14:textId="77777777" w:rsidR="00ED03DD" w:rsidRDefault="00ED03DD" w:rsidP="006550FB">
      <w:pPr>
        <w:pStyle w:val="CommentText"/>
      </w:pPr>
      <w:r>
        <w:rPr>
          <w:rStyle w:val="CommentReference"/>
        </w:rPr>
        <w:annotationRef/>
      </w:r>
      <w:r>
        <w:t>Yes</w:t>
      </w:r>
    </w:p>
  </w:comment>
  <w:comment w:id="9" w:author="Miller,  Dr. Harvey J." w:date="2019-11-08T10:39:00Z" w:initials="MHJ">
    <w:p w14:paraId="4D5324D2" w14:textId="2F3A74DD" w:rsidR="00ED03DD" w:rsidRDefault="00ED03DD">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2" w:author="Miller,  Dr. Harvey J." w:date="2019-11-08T13:12:00Z" w:initials="MHJ">
    <w:p w14:paraId="7B37EF0D" w14:textId="57668237" w:rsidR="00ED03DD" w:rsidRDefault="00ED03DD">
      <w:pPr>
        <w:pStyle w:val="CommentText"/>
      </w:pPr>
      <w:r>
        <w:rPr>
          <w:rStyle w:val="CommentReference"/>
        </w:rPr>
        <w:annotationRef/>
      </w:r>
      <w:r>
        <w:t xml:space="preserve">Shouldn’t ETA and ATA be ETD and ATD </w:t>
      </w:r>
    </w:p>
  </w:comment>
  <w:comment w:id="14" w:author="Miller,  Dr. Harvey J." w:date="2019-11-08T10:37:00Z" w:initials="MHJ">
    <w:p w14:paraId="74C8879A" w14:textId="7CD332DC" w:rsidR="00ED03DD" w:rsidRDefault="00ED03DD">
      <w:pPr>
        <w:pStyle w:val="CommentText"/>
      </w:pPr>
      <w:r>
        <w:rPr>
          <w:rStyle w:val="CommentReference"/>
        </w:rPr>
        <w:annotationRef/>
      </w:r>
      <w:r>
        <w:t>Good call to move this section</w:t>
      </w:r>
    </w:p>
  </w:comment>
  <w:comment w:id="21" w:author="Miller,  Dr. Harvey J." w:date="2019-11-11T12:51:00Z" w:initials="MHJ">
    <w:p w14:paraId="3DFF3AA0" w14:textId="017D0975" w:rsidR="00ED03DD" w:rsidRDefault="00ED03DD">
      <w:pPr>
        <w:pStyle w:val="CommentText"/>
      </w:pPr>
      <w:r>
        <w:rPr>
          <w:rStyle w:val="CommentReference"/>
        </w:rPr>
        <w:annotationRef/>
      </w:r>
      <w:r>
        <w:t>In the figure change "minimizing" to "minimum"</w:t>
      </w:r>
    </w:p>
  </w:comment>
  <w:comment w:id="23" w:author="Miller,  Dr. Harvey J." w:date="2019-11-11T10:43:00Z" w:initials="MHJ">
    <w:p w14:paraId="6DCC467D" w14:textId="09DC82AB" w:rsidR="00ED03DD" w:rsidRDefault="00ED03DD">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8" w:author="Miller,  Dr. Harvey J." w:date="2019-11-11T11:03:00Z" w:initials="MHJ">
    <w:p w14:paraId="0EBB101B" w14:textId="58CECDE8" w:rsidR="00ED03DD" w:rsidRDefault="00ED03DD">
      <w:pPr>
        <w:pStyle w:val="CommentText"/>
      </w:pPr>
      <w:r>
        <w:rPr>
          <w:rStyle w:val="CommentReference"/>
        </w:rPr>
        <w:annotationRef/>
      </w:r>
      <w:r>
        <w:t>Can we be more specific wrt the input parameters?</w:t>
      </w:r>
    </w:p>
  </w:comment>
  <w:comment w:id="27" w:author="Miller,  Dr. Harvey J." w:date="2019-11-11T11:19:00Z" w:initials="MHJ">
    <w:p w14:paraId="5166FA38" w14:textId="408C8D37" w:rsidR="00ED03DD" w:rsidRDefault="00ED03DD">
      <w:pPr>
        <w:pStyle w:val="CommentText"/>
      </w:pPr>
      <w:r>
        <w:rPr>
          <w:rStyle w:val="CommentReference"/>
        </w:rPr>
        <w:annotationRef/>
      </w:r>
      <w:r>
        <w:t>I wonder how to smooth the tension between these two paragraphs – it can be done in practice but we could only do one route.  OTOH, Moore's Law.</w:t>
      </w:r>
    </w:p>
  </w:comment>
  <w:comment w:id="32" w:author="Miller,  Dr. Harvey J." w:date="2019-11-11T12:16:00Z" w:initials="MHJ">
    <w:p w14:paraId="12EEC3A1" w14:textId="14148F58" w:rsidR="00ED03DD" w:rsidRDefault="00ED03DD">
      <w:pPr>
        <w:pStyle w:val="CommentText"/>
      </w:pPr>
      <w:r>
        <w:rPr>
          <w:rStyle w:val="CommentReference"/>
        </w:rPr>
        <w:annotationRef/>
      </w:r>
      <w:r>
        <w:t xml:space="preserve">Why doesn't AT have a waiting time SD and a risk mean and SD?  It should. </w:t>
      </w:r>
    </w:p>
  </w:comment>
  <w:comment w:id="31" w:author="Liu, Luyu" w:date="2019-11-11T15:12:00Z" w:initials="LL">
    <w:p w14:paraId="3DE2D40D" w14:textId="75B2C3B9" w:rsidR="00ED03DD" w:rsidRDefault="00ED03DD">
      <w:pPr>
        <w:pStyle w:val="CommentText"/>
      </w:pPr>
      <w:r>
        <w:rPr>
          <w:rStyle w:val="CommentReference"/>
        </w:rPr>
        <w:annotationRef/>
      </w:r>
      <w:r>
        <w:t xml:space="preserve">The way that </w:t>
      </w:r>
    </w:p>
  </w:comment>
  <w:comment w:id="30" w:author="Miller,  Dr. Harvey J." w:date="2019-11-11T11:41:00Z" w:initials="MHJ">
    <w:p w14:paraId="2993A867" w14:textId="4BF03F35" w:rsidR="00ED03DD" w:rsidRDefault="00ED03DD">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ED03DD" w:rsidRDefault="00ED03DD">
      <w:pPr>
        <w:pStyle w:val="CommentText"/>
      </w:pPr>
    </w:p>
    <w:p w14:paraId="72EEBB8C" w14:textId="265CCCB0" w:rsidR="00ED03DD" w:rsidRDefault="00ED03DD">
      <w:pPr>
        <w:pStyle w:val="CommentText"/>
      </w:pPr>
      <w:r>
        <w:t>Also look how I prettied it up a bit.  If our paper is accepted the journal will typeset this table according to their style.  But, it is also a good idea to make life as easy as possible for the referees.</w:t>
      </w:r>
    </w:p>
  </w:comment>
  <w:comment w:id="35" w:author="Miller,  Dr. Harvey J." w:date="2019-11-11T14:56:00Z" w:initials="MHJ">
    <w:p w14:paraId="0662E0D1" w14:textId="77777777" w:rsidR="00774C49" w:rsidRDefault="00774C49" w:rsidP="00774C49">
      <w:pPr>
        <w:pStyle w:val="CommentText"/>
      </w:pPr>
      <w:r>
        <w:rPr>
          <w:rStyle w:val="CommentReference"/>
        </w:rPr>
        <w:annotationRef/>
      </w:r>
      <w:r>
        <w:t>Change "Average X change rate" to "Rate of change"</w:t>
      </w:r>
    </w:p>
  </w:comment>
  <w:comment w:id="36" w:author="Miller,  Dr. Harvey J." w:date="2019-11-11T13:56:00Z" w:initials="MHJ">
    <w:p w14:paraId="2A9A3DB5" w14:textId="0F1C27A7" w:rsidR="00ED03DD" w:rsidRDefault="00ED03DD">
      <w:pPr>
        <w:pStyle w:val="CommentText"/>
      </w:pPr>
      <w:r>
        <w:rPr>
          <w:rStyle w:val="CommentReference"/>
        </w:rPr>
        <w:annotationRef/>
      </w:r>
      <w:r>
        <w:t>Agree?</w:t>
      </w:r>
    </w:p>
  </w:comment>
  <w:comment w:id="43" w:author="Miller,  Dr. Harvey J." w:date="2019-11-11T13:09:00Z" w:initials="MHJ">
    <w:p w14:paraId="18C81544" w14:textId="77777777" w:rsidR="00902B48" w:rsidRDefault="00902B48" w:rsidP="00902B48">
      <w:pPr>
        <w:pStyle w:val="CommentText"/>
      </w:pPr>
      <w:r>
        <w:rPr>
          <w:rStyle w:val="CommentReference"/>
        </w:rPr>
        <w:annotationRef/>
      </w:r>
      <w:r>
        <w:t>Do not like this color scheme.  We need a scheme that shows increasing intensity: more waiting time should be "ho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EE0638" w15:done="0"/>
  <w15:commentEx w15:paraId="05866B04" w15:done="0"/>
  <w15:commentEx w15:paraId="54718D13" w15:done="0"/>
  <w15:commentEx w15:paraId="741E5C71" w15:paraIdParent="54718D13" w15:done="0"/>
  <w15:commentEx w15:paraId="4BCD4CA4" w15:done="0"/>
  <w15:commentEx w15:paraId="1E021782" w15:paraIdParent="4BCD4CA4" w15:done="0"/>
  <w15:commentEx w15:paraId="514C873B" w15:done="0"/>
  <w15:commentEx w15:paraId="7FECB454" w15:done="0"/>
  <w15:commentEx w15:paraId="36CEE8D0" w15:paraIdParent="7FECB454" w15:done="0"/>
  <w15:commentEx w15:paraId="4D5324D2" w15:done="0"/>
  <w15:commentEx w15:paraId="7B37EF0D" w15:done="0"/>
  <w15:commentEx w15:paraId="74C8879A" w15:done="0"/>
  <w15:commentEx w15:paraId="3DFF3AA0" w15:done="0"/>
  <w15:commentEx w15:paraId="6DCC467D" w15:done="0"/>
  <w15:commentEx w15:paraId="0EBB101B" w15:done="0"/>
  <w15:commentEx w15:paraId="5166FA38" w15:done="0"/>
  <w15:commentEx w15:paraId="12EEC3A1" w15:done="0"/>
  <w15:commentEx w15:paraId="3DE2D40D" w15:paraIdParent="12EEC3A1" w15:done="0"/>
  <w15:commentEx w15:paraId="72EEBB8C" w15:done="0"/>
  <w15:commentEx w15:paraId="0662E0D1" w15:done="0"/>
  <w15:commentEx w15:paraId="2A9A3DB5" w15:done="0"/>
  <w15:commentEx w15:paraId="18C81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7C5D10" w14:textId="77777777" w:rsidR="004F539A" w:rsidRDefault="004F539A" w:rsidP="006550FB">
      <w:pPr>
        <w:spacing w:after="0" w:line="240" w:lineRule="auto"/>
      </w:pPr>
      <w:r>
        <w:separator/>
      </w:r>
    </w:p>
  </w:endnote>
  <w:endnote w:type="continuationSeparator" w:id="0">
    <w:p w14:paraId="50A81135" w14:textId="77777777" w:rsidR="004F539A" w:rsidRDefault="004F539A"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23FD2" w14:textId="77777777" w:rsidR="004F539A" w:rsidRDefault="004F539A" w:rsidP="006550FB">
      <w:pPr>
        <w:spacing w:after="0" w:line="240" w:lineRule="auto"/>
      </w:pPr>
      <w:r>
        <w:separator/>
      </w:r>
    </w:p>
  </w:footnote>
  <w:footnote w:type="continuationSeparator" w:id="0">
    <w:p w14:paraId="12E3F451" w14:textId="77777777" w:rsidR="004F539A" w:rsidRDefault="004F539A"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D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ED0"/>
    <w:rsid w:val="00030AFD"/>
    <w:rsid w:val="000321D6"/>
    <w:rsid w:val="00041ED0"/>
    <w:rsid w:val="000545CA"/>
    <w:rsid w:val="000819D8"/>
    <w:rsid w:val="000831FD"/>
    <w:rsid w:val="000925B2"/>
    <w:rsid w:val="000A0DD4"/>
    <w:rsid w:val="000A3851"/>
    <w:rsid w:val="000A6427"/>
    <w:rsid w:val="000B39FB"/>
    <w:rsid w:val="000D0C3A"/>
    <w:rsid w:val="00123927"/>
    <w:rsid w:val="00125961"/>
    <w:rsid w:val="0013372A"/>
    <w:rsid w:val="00176AB6"/>
    <w:rsid w:val="001A0DDD"/>
    <w:rsid w:val="001C3968"/>
    <w:rsid w:val="00211006"/>
    <w:rsid w:val="002371AE"/>
    <w:rsid w:val="00253290"/>
    <w:rsid w:val="00274819"/>
    <w:rsid w:val="00291929"/>
    <w:rsid w:val="0029322E"/>
    <w:rsid w:val="002E237C"/>
    <w:rsid w:val="002F75D0"/>
    <w:rsid w:val="00306438"/>
    <w:rsid w:val="00306485"/>
    <w:rsid w:val="0031733F"/>
    <w:rsid w:val="00345785"/>
    <w:rsid w:val="00347F4B"/>
    <w:rsid w:val="00361FA1"/>
    <w:rsid w:val="0038416A"/>
    <w:rsid w:val="003B2EF7"/>
    <w:rsid w:val="00415B5C"/>
    <w:rsid w:val="00430864"/>
    <w:rsid w:val="00451033"/>
    <w:rsid w:val="00480E7E"/>
    <w:rsid w:val="004906B5"/>
    <w:rsid w:val="00494C8F"/>
    <w:rsid w:val="004A4D57"/>
    <w:rsid w:val="004A7F9A"/>
    <w:rsid w:val="004C032B"/>
    <w:rsid w:val="004C3E38"/>
    <w:rsid w:val="004D59F3"/>
    <w:rsid w:val="004D6113"/>
    <w:rsid w:val="004F114F"/>
    <w:rsid w:val="004F539A"/>
    <w:rsid w:val="00502546"/>
    <w:rsid w:val="00521DE7"/>
    <w:rsid w:val="00522C6E"/>
    <w:rsid w:val="00526D86"/>
    <w:rsid w:val="00531192"/>
    <w:rsid w:val="00543ABC"/>
    <w:rsid w:val="00551FD4"/>
    <w:rsid w:val="005915AE"/>
    <w:rsid w:val="005B36EE"/>
    <w:rsid w:val="005F6743"/>
    <w:rsid w:val="00610D75"/>
    <w:rsid w:val="0061593E"/>
    <w:rsid w:val="006411BB"/>
    <w:rsid w:val="006550FB"/>
    <w:rsid w:val="00655D3E"/>
    <w:rsid w:val="00691BB4"/>
    <w:rsid w:val="006D5AFB"/>
    <w:rsid w:val="006E6507"/>
    <w:rsid w:val="0071750A"/>
    <w:rsid w:val="0076776E"/>
    <w:rsid w:val="00770332"/>
    <w:rsid w:val="00770D45"/>
    <w:rsid w:val="00774C49"/>
    <w:rsid w:val="007A4F44"/>
    <w:rsid w:val="007B318F"/>
    <w:rsid w:val="007C5F37"/>
    <w:rsid w:val="007D09E9"/>
    <w:rsid w:val="00810EED"/>
    <w:rsid w:val="00820DE8"/>
    <w:rsid w:val="00846DD6"/>
    <w:rsid w:val="0087115B"/>
    <w:rsid w:val="008C25D1"/>
    <w:rsid w:val="008D02D7"/>
    <w:rsid w:val="008E0177"/>
    <w:rsid w:val="008E3ACA"/>
    <w:rsid w:val="00902B48"/>
    <w:rsid w:val="0090471C"/>
    <w:rsid w:val="00910859"/>
    <w:rsid w:val="009263B1"/>
    <w:rsid w:val="00936FD2"/>
    <w:rsid w:val="00937311"/>
    <w:rsid w:val="009405C1"/>
    <w:rsid w:val="00953B18"/>
    <w:rsid w:val="00981152"/>
    <w:rsid w:val="009D090D"/>
    <w:rsid w:val="00A67400"/>
    <w:rsid w:val="00A87B3B"/>
    <w:rsid w:val="00AA0092"/>
    <w:rsid w:val="00AA2619"/>
    <w:rsid w:val="00AF1C7C"/>
    <w:rsid w:val="00B15470"/>
    <w:rsid w:val="00B20302"/>
    <w:rsid w:val="00B2390C"/>
    <w:rsid w:val="00B76536"/>
    <w:rsid w:val="00B770EE"/>
    <w:rsid w:val="00B774C3"/>
    <w:rsid w:val="00B942D8"/>
    <w:rsid w:val="00BB3EC7"/>
    <w:rsid w:val="00BC2FF2"/>
    <w:rsid w:val="00BE78D3"/>
    <w:rsid w:val="00BF4947"/>
    <w:rsid w:val="00C27406"/>
    <w:rsid w:val="00C562C2"/>
    <w:rsid w:val="00C812A5"/>
    <w:rsid w:val="00C900E9"/>
    <w:rsid w:val="00CA19A2"/>
    <w:rsid w:val="00CC4C41"/>
    <w:rsid w:val="00D077D3"/>
    <w:rsid w:val="00D322A9"/>
    <w:rsid w:val="00D3608E"/>
    <w:rsid w:val="00D456E3"/>
    <w:rsid w:val="00D50DD6"/>
    <w:rsid w:val="00D53600"/>
    <w:rsid w:val="00D8622C"/>
    <w:rsid w:val="00D972FD"/>
    <w:rsid w:val="00DE4E96"/>
    <w:rsid w:val="00E119ED"/>
    <w:rsid w:val="00E505F7"/>
    <w:rsid w:val="00EA5C6A"/>
    <w:rsid w:val="00ED03DD"/>
    <w:rsid w:val="00ED7D1E"/>
    <w:rsid w:val="00F351BE"/>
    <w:rsid w:val="00F4276A"/>
    <w:rsid w:val="00F82824"/>
    <w:rsid w:val="00F832FE"/>
    <w:rsid w:val="00F97C93"/>
    <w:rsid w:val="00FB33A9"/>
    <w:rsid w:val="00FC4F8C"/>
    <w:rsid w:val="00FE2291"/>
    <w:rsid w:val="00FE63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4.xml"/><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hart" Target="charts/chart8.xml"/><Relationship Id="rId10" Type="http://schemas.microsoft.com/office/2016/09/relationships/commentsIds" Target="commentsIds.xml"/><Relationship Id="rId19" Type="http://schemas.openxmlformats.org/officeDocument/2006/relationships/chart" Target="charts/chart3.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1-73F5-4923-BDBD-104C604103D0}"/>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1-44A6-4B28-9CE1-663BC5204425}"/>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1E5C9-EA2D-48E6-BCE3-66C651096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7</TotalTime>
  <Pages>30</Pages>
  <Words>29792</Words>
  <Characters>169815</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88</cp:revision>
  <dcterms:created xsi:type="dcterms:W3CDTF">2019-11-08T15:47:00Z</dcterms:created>
  <dcterms:modified xsi:type="dcterms:W3CDTF">2019-11-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